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043F" w:rsidRPr="00FE61D1" w:rsidRDefault="003B043F" w:rsidP="00784FBF">
      <w:pPr>
        <w:pStyle w:val="Ttulo"/>
        <w:spacing w:before="120"/>
        <w:sectPr w:rsidR="003B043F" w:rsidRPr="00FE61D1" w:rsidSect="003B043F">
          <w:headerReference w:type="even" r:id="rId8"/>
          <w:headerReference w:type="default" r:id="rId9"/>
          <w:footerReference w:type="default" r:id="rId10"/>
          <w:headerReference w:type="first" r:id="rId11"/>
          <w:footerReference w:type="first" r:id="rId12"/>
          <w:type w:val="continuous"/>
          <w:pgSz w:w="12240" w:h="15840"/>
          <w:pgMar w:top="1440" w:right="1440" w:bottom="1440" w:left="1440" w:header="709" w:footer="709" w:gutter="0"/>
          <w:cols w:space="708"/>
          <w:noEndnote/>
          <w:titlePg/>
        </w:sectPr>
      </w:pPr>
    </w:p>
    <w:p w:rsidR="007A5BCA" w:rsidRPr="00412817" w:rsidRDefault="002D7DB2" w:rsidP="00784FBF">
      <w:pPr>
        <w:pStyle w:val="Ttulo1"/>
        <w:spacing w:before="120" w:after="120"/>
        <w:jc w:val="center"/>
      </w:pPr>
      <w:r w:rsidRPr="00412817">
        <w:rPr>
          <w:rFonts w:ascii="Times New Roman" w:hAnsi="Times New Roman"/>
        </w:rPr>
        <w:t>Experiencia etnoeducativa del Colegio Bilingüe Kamëntšá, Sibundoy, Putumayo, Colombia</w:t>
      </w:r>
    </w:p>
    <w:p w:rsidR="007A5BCA" w:rsidRDefault="00742541" w:rsidP="000A436D">
      <w:pPr>
        <w:pStyle w:val="ResumenTtulo"/>
        <w:spacing w:before="120" w:after="0"/>
        <w:rPr>
          <w:sz w:val="28"/>
          <w:szCs w:val="28"/>
          <w:lang w:val="es-ES_tradnl"/>
        </w:rPr>
      </w:pPr>
      <w:proofErr w:type="spellStart"/>
      <w:r w:rsidRPr="00412817">
        <w:rPr>
          <w:sz w:val="28"/>
          <w:szCs w:val="28"/>
          <w:lang w:val="es-ES_tradnl"/>
        </w:rPr>
        <w:t>Ethno-educational</w:t>
      </w:r>
      <w:proofErr w:type="spellEnd"/>
      <w:r w:rsidRPr="00412817">
        <w:rPr>
          <w:sz w:val="28"/>
          <w:szCs w:val="28"/>
          <w:lang w:val="es-ES_tradnl"/>
        </w:rPr>
        <w:t xml:space="preserve"> </w:t>
      </w:r>
      <w:proofErr w:type="spellStart"/>
      <w:r w:rsidRPr="00412817">
        <w:rPr>
          <w:sz w:val="28"/>
          <w:szCs w:val="28"/>
          <w:lang w:val="es-ES_tradnl"/>
        </w:rPr>
        <w:t>experience</w:t>
      </w:r>
      <w:proofErr w:type="spellEnd"/>
      <w:r w:rsidRPr="00412817">
        <w:rPr>
          <w:sz w:val="28"/>
          <w:szCs w:val="28"/>
          <w:lang w:val="es-ES_tradnl"/>
        </w:rPr>
        <w:t xml:space="preserve"> of the </w:t>
      </w:r>
      <w:proofErr w:type="spellStart"/>
      <w:r w:rsidRPr="00412817">
        <w:rPr>
          <w:sz w:val="28"/>
          <w:szCs w:val="28"/>
          <w:lang w:val="es-ES_tradnl"/>
        </w:rPr>
        <w:t>Bilingual</w:t>
      </w:r>
      <w:proofErr w:type="spellEnd"/>
      <w:r w:rsidRPr="00412817">
        <w:rPr>
          <w:sz w:val="28"/>
          <w:szCs w:val="28"/>
          <w:lang w:val="es-ES_tradnl"/>
        </w:rPr>
        <w:t xml:space="preserve"> School Kamëntšá, Sibundoy, Putumayo, Colombia</w:t>
      </w:r>
    </w:p>
    <w:p w:rsidR="000A436D" w:rsidRPr="00FE61D1" w:rsidRDefault="000A436D" w:rsidP="000A436D">
      <w:pPr>
        <w:pStyle w:val="autores"/>
        <w:spacing w:before="360"/>
        <w:rPr>
          <w:lang w:val="es-ES_tradnl"/>
        </w:rPr>
      </w:pPr>
      <w:r>
        <w:rPr>
          <w:lang w:val="es-ES_tradnl"/>
        </w:rPr>
        <w:t>Omar Jacanamejoy-Juajibioy</w:t>
      </w:r>
    </w:p>
    <w:p w:rsidR="000A436D" w:rsidRPr="00FE61D1" w:rsidRDefault="000A436D" w:rsidP="000A436D">
      <w:pPr>
        <w:pStyle w:val="autores"/>
        <w:rPr>
          <w:rFonts w:cs="Trebuchet MS"/>
          <w:lang w:val="es-ES_tradnl"/>
        </w:rPr>
      </w:pPr>
      <w:r>
        <w:rPr>
          <w:rFonts w:cs="Trebuchet MS"/>
          <w:lang w:val="es-ES_tradnl"/>
        </w:rPr>
        <w:t xml:space="preserve">Universidad de Nariño </w:t>
      </w:r>
    </w:p>
    <w:p w:rsidR="000A436D" w:rsidRPr="00FE61D1" w:rsidRDefault="000A436D" w:rsidP="000A436D">
      <w:pPr>
        <w:pStyle w:val="autores"/>
        <w:rPr>
          <w:rFonts w:cs="Trebuchet MS"/>
          <w:lang w:val="es-ES_tradnl"/>
        </w:rPr>
      </w:pPr>
      <w:r>
        <w:rPr>
          <w:rFonts w:cs="Trebuchet MS"/>
          <w:lang w:val="es-ES_tradnl"/>
        </w:rPr>
        <w:t>Colombia</w:t>
      </w:r>
    </w:p>
    <w:p w:rsidR="000A436D" w:rsidRPr="00FE61D1" w:rsidRDefault="000A436D" w:rsidP="000A436D">
      <w:pPr>
        <w:pStyle w:val="autores"/>
        <w:rPr>
          <w:rFonts w:cs="Trebuchet MS"/>
          <w:lang w:val="es-ES_tradnl"/>
        </w:rPr>
      </w:pPr>
      <w:hyperlink r:id="rId13" w:history="1">
        <w:r w:rsidRPr="00834020">
          <w:rPr>
            <w:rStyle w:val="Hipervnculo"/>
            <w:rFonts w:cs="Trebuchet MS"/>
            <w:lang w:val="es-ES_tradnl"/>
          </w:rPr>
          <w:t>omar2j_@udenar.edu.co</w:t>
        </w:r>
      </w:hyperlink>
      <w:r w:rsidRPr="00FE61D1">
        <w:rPr>
          <w:rFonts w:cs="Trebuchet MS"/>
          <w:lang w:val="es-ES_tradnl"/>
        </w:rPr>
        <w:t xml:space="preserve"> </w:t>
      </w:r>
    </w:p>
    <w:p w:rsidR="000A436D" w:rsidRPr="00FE61D1" w:rsidRDefault="000A436D" w:rsidP="000A436D">
      <w:pPr>
        <w:pStyle w:val="autores"/>
        <w:spacing w:before="240"/>
        <w:rPr>
          <w:lang w:val="es-ES_tradnl"/>
        </w:rPr>
      </w:pPr>
      <w:r>
        <w:rPr>
          <w:lang w:val="es-ES_tradnl"/>
        </w:rPr>
        <w:t>Hilbert Blanco-Álvarez</w:t>
      </w:r>
    </w:p>
    <w:p w:rsidR="000A436D" w:rsidRPr="00FE61D1" w:rsidRDefault="000A436D" w:rsidP="000A436D">
      <w:pPr>
        <w:pStyle w:val="autores"/>
        <w:rPr>
          <w:lang w:val="es-ES_tradnl"/>
        </w:rPr>
      </w:pPr>
      <w:r>
        <w:rPr>
          <w:lang w:val="es-ES_tradnl"/>
        </w:rPr>
        <w:t xml:space="preserve">Universidad de Nariño </w:t>
      </w:r>
    </w:p>
    <w:p w:rsidR="000A436D" w:rsidRPr="00FE61D1" w:rsidRDefault="000A436D" w:rsidP="000A436D">
      <w:pPr>
        <w:pStyle w:val="autores"/>
        <w:rPr>
          <w:lang w:val="es-ES_tradnl"/>
        </w:rPr>
      </w:pPr>
      <w:r>
        <w:rPr>
          <w:lang w:val="es-ES_tradnl"/>
        </w:rPr>
        <w:t>Colombia</w:t>
      </w:r>
    </w:p>
    <w:p w:rsidR="000A436D" w:rsidRPr="00FE61D1" w:rsidRDefault="000A436D" w:rsidP="000A436D">
      <w:pPr>
        <w:pStyle w:val="autores"/>
        <w:rPr>
          <w:rFonts w:cs="Trebuchet MS"/>
          <w:lang w:val="es-ES_tradnl"/>
        </w:rPr>
      </w:pPr>
      <w:hyperlink r:id="rId14" w:history="1">
        <w:r w:rsidRPr="00834020">
          <w:rPr>
            <w:rStyle w:val="Hipervnculo"/>
            <w:rFonts w:cs="Trebuchet MS"/>
            <w:lang w:val="es-ES_tradnl"/>
          </w:rPr>
          <w:t>hilbla@udenar.edu.</w:t>
        </w:r>
      </w:hyperlink>
      <w:r>
        <w:rPr>
          <w:rStyle w:val="Hipervnculo"/>
          <w:rFonts w:cs="Trebuchet MS"/>
          <w:lang w:val="es-ES_tradnl"/>
        </w:rPr>
        <w:t>co</w:t>
      </w:r>
    </w:p>
    <w:p w:rsidR="007A5BCA" w:rsidRPr="00412817" w:rsidRDefault="007A5BCA" w:rsidP="00784FBF">
      <w:pPr>
        <w:pStyle w:val="ResumenTtulo"/>
        <w:spacing w:before="120"/>
        <w:rPr>
          <w:lang w:val="es-ES_tradnl"/>
        </w:rPr>
      </w:pPr>
      <w:r w:rsidRPr="00412817">
        <w:rPr>
          <w:lang w:val="es-ES_tradnl"/>
        </w:rPr>
        <w:t>Resumen</w:t>
      </w:r>
    </w:p>
    <w:p w:rsidR="007A5BCA" w:rsidRPr="00412817" w:rsidRDefault="00EA5029" w:rsidP="00784FBF">
      <w:pPr>
        <w:pStyle w:val="Resumen"/>
        <w:spacing w:before="120"/>
        <w:rPr>
          <w:sz w:val="22"/>
          <w:szCs w:val="22"/>
        </w:rPr>
      </w:pPr>
      <w:r w:rsidRPr="00412817">
        <w:rPr>
          <w:sz w:val="22"/>
          <w:szCs w:val="22"/>
        </w:rPr>
        <w:t>E</w:t>
      </w:r>
      <w:r w:rsidR="00A6582B" w:rsidRPr="00412817">
        <w:rPr>
          <w:sz w:val="22"/>
          <w:szCs w:val="22"/>
        </w:rPr>
        <w:t>l</w:t>
      </w:r>
      <w:r w:rsidRPr="00412817">
        <w:rPr>
          <w:sz w:val="22"/>
          <w:szCs w:val="22"/>
        </w:rPr>
        <w:t xml:space="preserve"> </w:t>
      </w:r>
      <w:r w:rsidR="006D5E74" w:rsidRPr="00412817">
        <w:rPr>
          <w:sz w:val="22"/>
          <w:szCs w:val="22"/>
        </w:rPr>
        <w:t xml:space="preserve">objetivo de </w:t>
      </w:r>
      <w:r w:rsidRPr="00412817">
        <w:rPr>
          <w:sz w:val="22"/>
          <w:szCs w:val="22"/>
        </w:rPr>
        <w:t xml:space="preserve">esta ponencia </w:t>
      </w:r>
      <w:r w:rsidR="006D5E74" w:rsidRPr="00412817">
        <w:rPr>
          <w:sz w:val="22"/>
          <w:szCs w:val="22"/>
        </w:rPr>
        <w:t>es compartir</w:t>
      </w:r>
      <w:r w:rsidRPr="00412817">
        <w:rPr>
          <w:sz w:val="22"/>
          <w:szCs w:val="22"/>
        </w:rPr>
        <w:t xml:space="preserve"> la</w:t>
      </w:r>
      <w:r w:rsidR="00B1797B" w:rsidRPr="00412817">
        <w:rPr>
          <w:sz w:val="22"/>
          <w:szCs w:val="22"/>
        </w:rPr>
        <w:t xml:space="preserve"> experiencia </w:t>
      </w:r>
      <w:r w:rsidR="00640487" w:rsidRPr="00412817">
        <w:rPr>
          <w:i/>
          <w:sz w:val="22"/>
          <w:szCs w:val="22"/>
        </w:rPr>
        <w:t>etno</w:t>
      </w:r>
      <w:r w:rsidR="00911CA5" w:rsidRPr="00412817">
        <w:rPr>
          <w:i/>
          <w:sz w:val="22"/>
          <w:szCs w:val="22"/>
        </w:rPr>
        <w:t>educativa</w:t>
      </w:r>
      <w:r w:rsidR="00911CA5" w:rsidRPr="00412817">
        <w:rPr>
          <w:sz w:val="22"/>
          <w:szCs w:val="22"/>
        </w:rPr>
        <w:t xml:space="preserve"> del</w:t>
      </w:r>
      <w:r w:rsidRPr="00412817">
        <w:rPr>
          <w:sz w:val="22"/>
          <w:szCs w:val="22"/>
        </w:rPr>
        <w:t xml:space="preserve"> </w:t>
      </w:r>
      <w:r w:rsidR="00C82620" w:rsidRPr="00412817">
        <w:rPr>
          <w:sz w:val="22"/>
          <w:szCs w:val="22"/>
        </w:rPr>
        <w:t xml:space="preserve">Colegio Bilingüe </w:t>
      </w:r>
      <w:r w:rsidR="001C52D1">
        <w:rPr>
          <w:sz w:val="22"/>
          <w:szCs w:val="22"/>
        </w:rPr>
        <w:t xml:space="preserve">Artesanal </w:t>
      </w:r>
      <w:r w:rsidR="005D21D3" w:rsidRPr="00412817">
        <w:rPr>
          <w:sz w:val="22"/>
          <w:szCs w:val="22"/>
        </w:rPr>
        <w:t>Kamëntšá</w:t>
      </w:r>
      <w:r w:rsidR="00C82620" w:rsidRPr="00412817">
        <w:rPr>
          <w:sz w:val="22"/>
          <w:szCs w:val="22"/>
        </w:rPr>
        <w:t xml:space="preserve"> ubicado</w:t>
      </w:r>
      <w:r w:rsidRPr="00412817">
        <w:rPr>
          <w:sz w:val="22"/>
          <w:szCs w:val="22"/>
        </w:rPr>
        <w:t xml:space="preserve"> en el Valle de Sibundoy, Putumayo-Colombia. En</w:t>
      </w:r>
      <w:r w:rsidR="00663D84">
        <w:rPr>
          <w:sz w:val="22"/>
          <w:szCs w:val="22"/>
        </w:rPr>
        <w:t xml:space="preserve"> la primera parte, se exponen alguno</w:t>
      </w:r>
      <w:r w:rsidRPr="00412817">
        <w:rPr>
          <w:sz w:val="22"/>
          <w:szCs w:val="22"/>
        </w:rPr>
        <w:t xml:space="preserve">s elementos constituyentes del currículo </w:t>
      </w:r>
      <w:r w:rsidRPr="00412817">
        <w:rPr>
          <w:i/>
          <w:sz w:val="22"/>
          <w:szCs w:val="22"/>
        </w:rPr>
        <w:t>etnoeducativo</w:t>
      </w:r>
      <w:r w:rsidRPr="00412817">
        <w:rPr>
          <w:sz w:val="22"/>
          <w:szCs w:val="22"/>
        </w:rPr>
        <w:t>, luego se presentan las dificultades en la implementación de una educación que tiene en cuenta los elementos culturales de</w:t>
      </w:r>
      <w:r w:rsidR="001C52D1">
        <w:rPr>
          <w:sz w:val="22"/>
          <w:szCs w:val="22"/>
        </w:rPr>
        <w:t xml:space="preserve"> la población indígena Kamëntšá</w:t>
      </w:r>
      <w:r w:rsidRPr="00412817">
        <w:rPr>
          <w:sz w:val="22"/>
          <w:szCs w:val="22"/>
        </w:rPr>
        <w:t>. Finalmente, se expone la experiencia de la enseñanza de las matemáticas escolares y la problemática que se presenta al tratar de estudiar los elementos etnomatemáticos de la cultura</w:t>
      </w:r>
      <w:r w:rsidR="007A5BCA" w:rsidRPr="00412817">
        <w:rPr>
          <w:sz w:val="22"/>
          <w:szCs w:val="22"/>
        </w:rPr>
        <w:t>.</w:t>
      </w:r>
      <w:r w:rsidR="00334639" w:rsidRPr="00412817">
        <w:rPr>
          <w:sz w:val="22"/>
          <w:szCs w:val="22"/>
        </w:rPr>
        <w:t xml:space="preserve"> </w:t>
      </w:r>
      <w:r w:rsidR="0086753F" w:rsidRPr="00412817">
        <w:rPr>
          <w:sz w:val="22"/>
          <w:szCs w:val="22"/>
        </w:rPr>
        <w:t>Se han obtenido resultados que suscitan a plantear situaciones didácticas en matemáticas teniendo en cuenta los saberes culturales de la comunidad, particularmente la faja tradicional y su simbolog</w:t>
      </w:r>
      <w:r w:rsidR="006061F9">
        <w:rPr>
          <w:sz w:val="22"/>
          <w:szCs w:val="22"/>
        </w:rPr>
        <w:t>ía.</w:t>
      </w:r>
    </w:p>
    <w:p w:rsidR="00CB3D7C" w:rsidRPr="00412817" w:rsidRDefault="007A5BCA" w:rsidP="00A846ED">
      <w:pPr>
        <w:pStyle w:val="palabrasclave"/>
        <w:spacing w:before="120"/>
        <w:rPr>
          <w:lang w:val="es-ES_tradnl"/>
        </w:rPr>
      </w:pPr>
      <w:r w:rsidRPr="00412817">
        <w:rPr>
          <w:i/>
          <w:lang w:val="es-ES_tradnl"/>
        </w:rPr>
        <w:t>Palabras clave</w:t>
      </w:r>
      <w:r w:rsidRPr="00412817">
        <w:rPr>
          <w:lang w:val="es-ES_tradnl"/>
        </w:rPr>
        <w:t xml:space="preserve">: </w:t>
      </w:r>
      <w:r w:rsidR="00EA5029" w:rsidRPr="00412817">
        <w:rPr>
          <w:lang w:val="es-ES_tradnl"/>
        </w:rPr>
        <w:t>etno</w:t>
      </w:r>
      <w:r w:rsidRPr="00412817">
        <w:rPr>
          <w:lang w:val="es-ES_tradnl"/>
        </w:rPr>
        <w:t xml:space="preserve">educación, </w:t>
      </w:r>
      <w:r w:rsidR="00EA5029" w:rsidRPr="00412817">
        <w:rPr>
          <w:lang w:val="es-ES_tradnl"/>
        </w:rPr>
        <w:t>currículo cultural</w:t>
      </w:r>
      <w:r w:rsidRPr="00412817">
        <w:rPr>
          <w:lang w:val="es-ES_tradnl"/>
        </w:rPr>
        <w:t xml:space="preserve">, </w:t>
      </w:r>
      <w:r w:rsidR="00EA5029" w:rsidRPr="00412817">
        <w:rPr>
          <w:lang w:val="es-ES_tradnl"/>
        </w:rPr>
        <w:t>etnomatemática</w:t>
      </w:r>
      <w:r w:rsidRPr="00412817">
        <w:rPr>
          <w:lang w:val="es-ES_tradnl"/>
        </w:rPr>
        <w:t>.</w:t>
      </w:r>
    </w:p>
    <w:p w:rsidR="00CB3D7C" w:rsidRPr="00412817" w:rsidRDefault="00CB3D7C" w:rsidP="00784FBF">
      <w:pPr>
        <w:pStyle w:val="ResumenTtulo"/>
        <w:spacing w:before="120"/>
        <w:rPr>
          <w:lang w:val="es-ES_tradnl"/>
        </w:rPr>
      </w:pPr>
      <w:proofErr w:type="spellStart"/>
      <w:r w:rsidRPr="00412817">
        <w:rPr>
          <w:lang w:val="es-ES_tradnl"/>
        </w:rPr>
        <w:t>Abstract</w:t>
      </w:r>
      <w:proofErr w:type="spellEnd"/>
    </w:p>
    <w:p w:rsidR="001C52D1" w:rsidRPr="001C52D1" w:rsidRDefault="001C52D1" w:rsidP="001C52D1">
      <w:pPr>
        <w:pStyle w:val="Resumen"/>
        <w:spacing w:before="120"/>
        <w:rPr>
          <w:sz w:val="22"/>
          <w:szCs w:val="22"/>
          <w:lang w:val="es-CO"/>
        </w:rPr>
      </w:pPr>
      <w:r w:rsidRPr="001C52D1">
        <w:rPr>
          <w:sz w:val="22"/>
          <w:szCs w:val="22"/>
          <w:lang w:val="en"/>
        </w:rPr>
        <w:t xml:space="preserve">The objective of this paper is to share the </w:t>
      </w:r>
      <w:proofErr w:type="spellStart"/>
      <w:r w:rsidRPr="001C52D1">
        <w:rPr>
          <w:sz w:val="22"/>
          <w:szCs w:val="22"/>
          <w:lang w:val="en"/>
        </w:rPr>
        <w:t>ethnoeducational</w:t>
      </w:r>
      <w:proofErr w:type="spellEnd"/>
      <w:r w:rsidRPr="001C52D1">
        <w:rPr>
          <w:sz w:val="22"/>
          <w:szCs w:val="22"/>
          <w:lang w:val="en"/>
        </w:rPr>
        <w:t xml:space="preserve"> experience of the Kamëntšá Bilingual Artisan College located in the Sibundoy Valley, Putumayo-Colombia. In the first part, the constituent elements of the </w:t>
      </w:r>
      <w:proofErr w:type="spellStart"/>
      <w:r w:rsidRPr="001C52D1">
        <w:rPr>
          <w:sz w:val="22"/>
          <w:szCs w:val="22"/>
          <w:lang w:val="en"/>
        </w:rPr>
        <w:t>ethnoeducational</w:t>
      </w:r>
      <w:proofErr w:type="spellEnd"/>
      <w:r w:rsidRPr="001C52D1">
        <w:rPr>
          <w:sz w:val="22"/>
          <w:szCs w:val="22"/>
          <w:lang w:val="en"/>
        </w:rPr>
        <w:t xml:space="preserve"> curriculum are presented, </w:t>
      </w:r>
      <w:proofErr w:type="gramStart"/>
      <w:r w:rsidRPr="001C52D1">
        <w:rPr>
          <w:sz w:val="22"/>
          <w:szCs w:val="22"/>
          <w:lang w:val="en"/>
        </w:rPr>
        <w:t>then</w:t>
      </w:r>
      <w:proofErr w:type="gramEnd"/>
      <w:r w:rsidRPr="001C52D1">
        <w:rPr>
          <w:sz w:val="22"/>
          <w:szCs w:val="22"/>
          <w:lang w:val="en"/>
        </w:rPr>
        <w:t xml:space="preserve"> the difficulties in the implementation of an education that takes into account the cultural elements of the Kamëntšá indigenous population are presented. Finally, the experience of teaching school mathematics and the problems that arise when trying to study the </w:t>
      </w:r>
      <w:proofErr w:type="spellStart"/>
      <w:r w:rsidRPr="001C52D1">
        <w:rPr>
          <w:sz w:val="22"/>
          <w:szCs w:val="22"/>
          <w:lang w:val="en"/>
        </w:rPr>
        <w:t>ethnomathematical</w:t>
      </w:r>
      <w:proofErr w:type="spellEnd"/>
      <w:r w:rsidRPr="001C52D1">
        <w:rPr>
          <w:sz w:val="22"/>
          <w:szCs w:val="22"/>
          <w:lang w:val="en"/>
        </w:rPr>
        <w:t xml:space="preserve"> elements of culture are exposed. Results have been obtained that raise the idea of ​​teaching situations in mathematics taking into account the cultural knowledge of the community, particularly the trad</w:t>
      </w:r>
      <w:r w:rsidR="006061F9">
        <w:rPr>
          <w:sz w:val="22"/>
          <w:szCs w:val="22"/>
          <w:lang w:val="en"/>
        </w:rPr>
        <w:t xml:space="preserve">itional belt and its </w:t>
      </w:r>
      <w:proofErr w:type="spellStart"/>
      <w:r w:rsidR="006061F9">
        <w:rPr>
          <w:sz w:val="22"/>
          <w:szCs w:val="22"/>
          <w:lang w:val="en"/>
        </w:rPr>
        <w:t>symbology</w:t>
      </w:r>
      <w:proofErr w:type="spellEnd"/>
      <w:r w:rsidR="006061F9">
        <w:rPr>
          <w:sz w:val="22"/>
          <w:szCs w:val="22"/>
          <w:lang w:val="en"/>
        </w:rPr>
        <w:t>.</w:t>
      </w:r>
    </w:p>
    <w:p w:rsidR="000E1D63" w:rsidRPr="00412817" w:rsidRDefault="00CB3D7C" w:rsidP="00784FBF">
      <w:pPr>
        <w:pStyle w:val="palabrasclave"/>
        <w:spacing w:before="120"/>
        <w:rPr>
          <w:lang w:val="es-ES_tradnl"/>
        </w:rPr>
      </w:pPr>
      <w:r w:rsidRPr="00412817">
        <w:rPr>
          <w:rStyle w:val="tlid-translation"/>
          <w:i/>
          <w:lang w:val="es-CO"/>
        </w:rPr>
        <w:t>Key-</w:t>
      </w:r>
      <w:proofErr w:type="spellStart"/>
      <w:r w:rsidRPr="00412817">
        <w:rPr>
          <w:rStyle w:val="tlid-translation"/>
          <w:i/>
          <w:lang w:val="es-CO"/>
        </w:rPr>
        <w:t>words</w:t>
      </w:r>
      <w:proofErr w:type="spellEnd"/>
      <w:r w:rsidRPr="00412817">
        <w:rPr>
          <w:lang w:val="es-ES_tradnl"/>
        </w:rPr>
        <w:t xml:space="preserve">: </w:t>
      </w:r>
      <w:proofErr w:type="spellStart"/>
      <w:r w:rsidR="00540EE6" w:rsidRPr="00412817">
        <w:rPr>
          <w:lang w:val="es-ES_tradnl"/>
        </w:rPr>
        <w:t>ethnoeducation</w:t>
      </w:r>
      <w:proofErr w:type="spellEnd"/>
      <w:r w:rsidRPr="00412817">
        <w:rPr>
          <w:lang w:val="es-ES_tradnl"/>
        </w:rPr>
        <w:t xml:space="preserve">, </w:t>
      </w:r>
      <w:r w:rsidR="00540EE6" w:rsidRPr="00412817">
        <w:rPr>
          <w:lang w:val="es-ES_tradnl"/>
        </w:rPr>
        <w:t xml:space="preserve">cultural </w:t>
      </w:r>
      <w:proofErr w:type="spellStart"/>
      <w:r w:rsidR="00540EE6" w:rsidRPr="00412817">
        <w:rPr>
          <w:lang w:val="es-ES_tradnl"/>
        </w:rPr>
        <w:t>curriculum</w:t>
      </w:r>
      <w:proofErr w:type="spellEnd"/>
      <w:r w:rsidR="00540EE6" w:rsidRPr="00412817">
        <w:rPr>
          <w:lang w:val="es-ES_tradnl"/>
        </w:rPr>
        <w:t xml:space="preserve">, </w:t>
      </w:r>
      <w:proofErr w:type="spellStart"/>
      <w:r w:rsidR="00540EE6" w:rsidRPr="00412817">
        <w:rPr>
          <w:lang w:val="es-ES_tradnl"/>
        </w:rPr>
        <w:t>ethnomathematics</w:t>
      </w:r>
      <w:proofErr w:type="spellEnd"/>
      <w:r w:rsidRPr="00412817">
        <w:rPr>
          <w:lang w:val="es-ES_tradnl"/>
        </w:rPr>
        <w:t>.</w:t>
      </w:r>
    </w:p>
    <w:p w:rsidR="00E94061" w:rsidRPr="00412817" w:rsidRDefault="007F5631" w:rsidP="00784FBF">
      <w:pPr>
        <w:pStyle w:val="Ttulo2"/>
        <w:spacing w:before="120"/>
        <w:jc w:val="left"/>
      </w:pPr>
      <w:r w:rsidRPr="00412817">
        <w:t>Introducción</w:t>
      </w:r>
      <w:r w:rsidR="00EF57DC" w:rsidRPr="00412817">
        <w:t>.</w:t>
      </w:r>
    </w:p>
    <w:p w:rsidR="008100B1" w:rsidRPr="00412817" w:rsidRDefault="00434803" w:rsidP="003156E6">
      <w:pPr>
        <w:pStyle w:val="Texto"/>
        <w:spacing w:before="120" w:after="120" w:line="276" w:lineRule="auto"/>
        <w:ind w:firstLine="567"/>
      </w:pPr>
      <w:r w:rsidRPr="00412817">
        <w:rPr>
          <w:color w:val="000000" w:themeColor="text1"/>
        </w:rPr>
        <w:t>Partiendo de l</w:t>
      </w:r>
      <w:r w:rsidR="009B7DE5" w:rsidRPr="00412817">
        <w:rPr>
          <w:color w:val="000000" w:themeColor="text1"/>
        </w:rPr>
        <w:t xml:space="preserve">a etnoeducación, entendida como la educación para grupos étnicos, tales como grupos de personas o comunidades que posean una lengua, una cultura y unas tradiciones </w:t>
      </w:r>
      <w:r w:rsidRPr="00412817">
        <w:rPr>
          <w:color w:val="000000" w:themeColor="text1"/>
        </w:rPr>
        <w:t>propias</w:t>
      </w:r>
      <w:r w:rsidR="00DF1CBF" w:rsidRPr="00412817">
        <w:rPr>
          <w:color w:val="000000" w:themeColor="text1"/>
        </w:rPr>
        <w:t xml:space="preserve"> </w:t>
      </w:r>
      <w:r w:rsidR="00DF1CBF" w:rsidRPr="00412817">
        <w:rPr>
          <w:color w:val="000000" w:themeColor="text1"/>
        </w:rPr>
        <w:fldChar w:fldCharType="begin" w:fldLock="1"/>
      </w:r>
      <w:r w:rsidR="0022066B" w:rsidRPr="00412817">
        <w:rPr>
          <w:color w:val="000000" w:themeColor="text1"/>
        </w:rPr>
        <w:instrText>ADDIN CSL_CITATION {"citationItems":[{"id":"ITEM-1","itemData":{"DOI":"10.1017/CBO9781107415324.004","ISBN":"9788578110796","ISSN":"16130073","PMID":"25246403","abstract":"Por el cual se expide la Ley General de Educación","author":[{"dropping-particle":"","family":"MEN","given":"","non-dropping-particle":"","parse-names":false,"suffix":""}],"container-title":"Congreso de la república de Colombia","id":"ITEM-1","issued":{"date-parts":[["1994"]]},"page":"50","title":"Ley 115 de febrero 8 de 1994","type":"article-journal"},"uris":["http://www.mendeley.com/documents/?uuid=5f748e2d-ad69-41f1-852d-61a5de956b89"]}],"mendeley":{"formattedCitation":"(MEN, 1994)","plainTextFormattedCitation":"(MEN, 1994)","previouslyFormattedCitation":"(MEN, 1994)"},"properties":{"noteIndex":0},"schema":"https://github.com/citation-style-language/schema/raw/master/csl-citation.json"}</w:instrText>
      </w:r>
      <w:r w:rsidR="00DF1CBF" w:rsidRPr="00412817">
        <w:rPr>
          <w:color w:val="000000" w:themeColor="text1"/>
        </w:rPr>
        <w:fldChar w:fldCharType="separate"/>
      </w:r>
      <w:r w:rsidR="00DF1CBF" w:rsidRPr="00412817">
        <w:rPr>
          <w:noProof/>
          <w:color w:val="000000" w:themeColor="text1"/>
        </w:rPr>
        <w:t>(MEN, 1994)</w:t>
      </w:r>
      <w:r w:rsidR="00DF1CBF" w:rsidRPr="00412817">
        <w:rPr>
          <w:color w:val="000000" w:themeColor="text1"/>
        </w:rPr>
        <w:fldChar w:fldCharType="end"/>
      </w:r>
      <w:r w:rsidRPr="00412817">
        <w:rPr>
          <w:color w:val="000000" w:themeColor="text1"/>
        </w:rPr>
        <w:t>; en ade</w:t>
      </w:r>
      <w:r w:rsidR="00AB5084" w:rsidRPr="00412817">
        <w:rPr>
          <w:color w:val="000000" w:themeColor="text1"/>
        </w:rPr>
        <w:t>lante utilizaremos el</w:t>
      </w:r>
      <w:r w:rsidRPr="00412817">
        <w:rPr>
          <w:color w:val="000000" w:themeColor="text1"/>
        </w:rPr>
        <w:t xml:space="preserve"> término etnoeducativo(a), haciendo referencia a</w:t>
      </w:r>
      <w:r w:rsidR="00AB5084" w:rsidRPr="00412817">
        <w:rPr>
          <w:color w:val="000000" w:themeColor="text1"/>
        </w:rPr>
        <w:t xml:space="preserve"> los</w:t>
      </w:r>
      <w:r w:rsidRPr="00412817">
        <w:rPr>
          <w:color w:val="000000" w:themeColor="text1"/>
        </w:rPr>
        <w:t xml:space="preserve"> </w:t>
      </w:r>
      <w:r w:rsidRPr="00412817">
        <w:rPr>
          <w:color w:val="000000" w:themeColor="text1"/>
        </w:rPr>
        <w:lastRenderedPageBreak/>
        <w:t xml:space="preserve">aspectos relacionados con la etnoeducación, en este caso, </w:t>
      </w:r>
      <w:r w:rsidR="00DF1CBF" w:rsidRPr="00412817">
        <w:rPr>
          <w:color w:val="000000" w:themeColor="text1"/>
        </w:rPr>
        <w:t xml:space="preserve">a </w:t>
      </w:r>
      <w:r w:rsidR="00AB5084" w:rsidRPr="00412817">
        <w:rPr>
          <w:color w:val="000000" w:themeColor="text1"/>
        </w:rPr>
        <w:t>un</w:t>
      </w:r>
      <w:r w:rsidR="00663D84">
        <w:rPr>
          <w:color w:val="000000" w:themeColor="text1"/>
        </w:rPr>
        <w:t>a educación desarrollada en un c</w:t>
      </w:r>
      <w:r w:rsidR="00AB5084" w:rsidRPr="00412817">
        <w:rPr>
          <w:color w:val="000000" w:themeColor="text1"/>
        </w:rPr>
        <w:t>olegio indígena que tiene en cuenta los saberes y tradiciones de la comunidad Kamëntŝá</w:t>
      </w:r>
      <w:r w:rsidR="007032E3" w:rsidRPr="00412817">
        <w:rPr>
          <w:color w:val="000000" w:themeColor="text1"/>
        </w:rPr>
        <w:t xml:space="preserve">. </w:t>
      </w:r>
      <w:r w:rsidR="00D855BF" w:rsidRPr="00412817">
        <w:rPr>
          <w:color w:val="000000" w:themeColor="text1"/>
        </w:rPr>
        <w:t xml:space="preserve">El </w:t>
      </w:r>
      <w:r w:rsidR="003D4685" w:rsidRPr="00412817">
        <w:rPr>
          <w:color w:val="000000" w:themeColor="text1"/>
        </w:rPr>
        <w:t>C</w:t>
      </w:r>
      <w:r w:rsidR="00D855BF" w:rsidRPr="00412817">
        <w:rPr>
          <w:color w:val="000000" w:themeColor="text1"/>
        </w:rPr>
        <w:t xml:space="preserve">olegio </w:t>
      </w:r>
      <w:r w:rsidR="003D4685" w:rsidRPr="00412817">
        <w:rPr>
          <w:color w:val="000000" w:themeColor="text1"/>
        </w:rPr>
        <w:t xml:space="preserve">Bilingüe Artesanal Kamëntšá, en adelante lo llamaremos solo Colegio bilingüe, </w:t>
      </w:r>
      <w:r w:rsidR="00D855BF" w:rsidRPr="00412817">
        <w:rPr>
          <w:color w:val="000000" w:themeColor="text1"/>
        </w:rPr>
        <w:t xml:space="preserve">del cual se presenta la experiencia </w:t>
      </w:r>
      <w:r w:rsidR="00D855BF" w:rsidRPr="00412817">
        <w:rPr>
          <w:i/>
          <w:color w:val="000000" w:themeColor="text1"/>
        </w:rPr>
        <w:t>etnoeducativa</w:t>
      </w:r>
      <w:r w:rsidR="00D855BF" w:rsidRPr="00412817">
        <w:rPr>
          <w:color w:val="000000" w:themeColor="text1"/>
        </w:rPr>
        <w:t>, se ubica en el suroccidente colombiano</w:t>
      </w:r>
      <w:r w:rsidR="00D855BF" w:rsidRPr="00412817">
        <w:t xml:space="preserve">, en el departamento de </w:t>
      </w:r>
      <w:r w:rsidR="00911CA5" w:rsidRPr="00412817">
        <w:t>Putumayo, territorio del V</w:t>
      </w:r>
      <w:r w:rsidR="00D855BF" w:rsidRPr="00412817">
        <w:t>alle de Sibundoy</w:t>
      </w:r>
      <w:r w:rsidR="0050407C" w:rsidRPr="00412817">
        <w:t>, municipio de Sibundoy.</w:t>
      </w:r>
      <w:r w:rsidR="00D855BF" w:rsidRPr="00412817">
        <w:t xml:space="preserve"> </w:t>
      </w:r>
      <w:r w:rsidR="0050407C" w:rsidRPr="00412817">
        <w:t>P</w:t>
      </w:r>
      <w:r w:rsidR="00D855BF" w:rsidRPr="00412817">
        <w:t>ertenece a la población indígena Kamëntš</w:t>
      </w:r>
      <w:r w:rsidR="0050407C" w:rsidRPr="00412817">
        <w:t>á, asentada en el mismo sitio desde tiempos inmemorables. C</w:t>
      </w:r>
      <w:r w:rsidR="00D855BF" w:rsidRPr="00412817">
        <w:t>onsiderado patrimonio de la comunidad Kamëntšá, pues en él, se fortalecen sus valores y prácticas culturales desde los diferentes espacios de vivencia y aprendizaje sin dejar de lado los conocimientos conv</w:t>
      </w:r>
      <w:r w:rsidR="00911CA5" w:rsidRPr="00412817">
        <w:t>encionales establecidos por el Ministerio de Educación N</w:t>
      </w:r>
      <w:r w:rsidR="00D855BF" w:rsidRPr="00412817">
        <w:t>acional</w:t>
      </w:r>
      <w:r w:rsidR="00CD2EB3" w:rsidRPr="00412817">
        <w:t xml:space="preserve"> (en adelante MEN)</w:t>
      </w:r>
      <w:r w:rsidR="00D855BF" w:rsidRPr="00412817">
        <w:t>.</w:t>
      </w:r>
      <w:r w:rsidR="003156E6" w:rsidRPr="00412817">
        <w:t xml:space="preserve"> </w:t>
      </w:r>
      <w:r w:rsidR="00D855BF" w:rsidRPr="00412817">
        <w:t>En seguida, se presenta</w:t>
      </w:r>
      <w:r w:rsidR="00D97B36" w:rsidRPr="00412817">
        <w:t>n</w:t>
      </w:r>
      <w:r w:rsidR="00D855BF" w:rsidRPr="00412817">
        <w:t xml:space="preserve"> </w:t>
      </w:r>
      <w:r w:rsidR="00D97B36" w:rsidRPr="00412817">
        <w:t>los</w:t>
      </w:r>
      <w:r w:rsidR="00A55BA9" w:rsidRPr="00412817">
        <w:t xml:space="preserve"> resultado</w:t>
      </w:r>
      <w:r w:rsidR="00D97B36" w:rsidRPr="00412817">
        <w:t>s</w:t>
      </w:r>
      <w:r w:rsidR="00A55BA9" w:rsidRPr="00412817">
        <w:t xml:space="preserve"> de una investigación </w:t>
      </w:r>
      <w:r w:rsidR="000101DF" w:rsidRPr="00412817">
        <w:t xml:space="preserve">corta </w:t>
      </w:r>
      <w:r w:rsidR="00A55BA9" w:rsidRPr="00412817">
        <w:t xml:space="preserve">sobre </w:t>
      </w:r>
      <w:r w:rsidR="00D97B36" w:rsidRPr="00412817">
        <w:rPr>
          <w:i/>
        </w:rPr>
        <w:t>1. A</w:t>
      </w:r>
      <w:r w:rsidR="00D855BF" w:rsidRPr="00412817">
        <w:rPr>
          <w:i/>
        </w:rPr>
        <w:t>lgunos aspectos curriculares de la institución</w:t>
      </w:r>
      <w:r w:rsidR="00D855BF" w:rsidRPr="00412817">
        <w:t xml:space="preserve">, </w:t>
      </w:r>
      <w:r w:rsidR="00D97B36" w:rsidRPr="00412817">
        <w:rPr>
          <w:i/>
        </w:rPr>
        <w:t>2. Dif</w:t>
      </w:r>
      <w:r w:rsidR="00D855BF" w:rsidRPr="00412817">
        <w:rPr>
          <w:i/>
        </w:rPr>
        <w:t>icultades en la implementación de su currículo etnoeducativo</w:t>
      </w:r>
      <w:r w:rsidR="00D855BF" w:rsidRPr="00412817">
        <w:t xml:space="preserve"> </w:t>
      </w:r>
      <w:r w:rsidR="00D855BF" w:rsidRPr="00412817">
        <w:rPr>
          <w:i/>
        </w:rPr>
        <w:t xml:space="preserve">y </w:t>
      </w:r>
      <w:r w:rsidR="00FD66DA" w:rsidRPr="00412817">
        <w:rPr>
          <w:i/>
        </w:rPr>
        <w:t>3</w:t>
      </w:r>
      <w:r w:rsidR="00D97B36" w:rsidRPr="00412817">
        <w:rPr>
          <w:i/>
        </w:rPr>
        <w:t>. L</w:t>
      </w:r>
      <w:r w:rsidR="00D855BF" w:rsidRPr="00412817">
        <w:rPr>
          <w:i/>
        </w:rPr>
        <w:t>os elementos etnomatemáticos presentes en él</w:t>
      </w:r>
      <w:r w:rsidR="009F539C" w:rsidRPr="00412817">
        <w:t xml:space="preserve">, </w:t>
      </w:r>
      <w:r w:rsidR="00C3460E" w:rsidRPr="00412817">
        <w:t>realizada en abril de 2018</w:t>
      </w:r>
      <w:r w:rsidR="00D97B36" w:rsidRPr="00412817">
        <w:t>, para la cual se realizó un estudio etnográfico</w:t>
      </w:r>
      <w:r w:rsidR="00FD66DA" w:rsidRPr="00412817">
        <w:t xml:space="preserve"> (Peralta</w:t>
      </w:r>
      <w:r w:rsidR="00D97B36" w:rsidRPr="00412817">
        <w:t>,</w:t>
      </w:r>
      <w:r w:rsidR="00FD66DA" w:rsidRPr="00412817">
        <w:t xml:space="preserve"> 2009)</w:t>
      </w:r>
      <w:r w:rsidR="00D97B36" w:rsidRPr="00412817">
        <w:t xml:space="preserve"> haciendo uso de entrevistas semiestructuradas y conversatorios con el personal docente y administrativo del Colegio Bilingüe.</w:t>
      </w:r>
    </w:p>
    <w:p w:rsidR="00B42B32" w:rsidRPr="00412817" w:rsidRDefault="00FD66DA" w:rsidP="00784FBF">
      <w:pPr>
        <w:pStyle w:val="Texto"/>
        <w:spacing w:before="120" w:after="120" w:line="276" w:lineRule="auto"/>
        <w:ind w:firstLine="0"/>
        <w:jc w:val="left"/>
        <w:rPr>
          <w:b/>
        </w:rPr>
      </w:pPr>
      <w:r w:rsidRPr="00412817">
        <w:rPr>
          <w:b/>
        </w:rPr>
        <w:t xml:space="preserve">1. </w:t>
      </w:r>
      <w:r w:rsidR="00B42B32" w:rsidRPr="00412817">
        <w:rPr>
          <w:b/>
        </w:rPr>
        <w:t>Caracterización del currículo</w:t>
      </w:r>
      <w:r w:rsidR="003D4685" w:rsidRPr="00412817">
        <w:rPr>
          <w:b/>
        </w:rPr>
        <w:t xml:space="preserve"> </w:t>
      </w:r>
      <w:r w:rsidR="003D4685" w:rsidRPr="00412817">
        <w:rPr>
          <w:b/>
          <w:i/>
        </w:rPr>
        <w:t>etnoeducativo</w:t>
      </w:r>
      <w:r w:rsidR="003D4685" w:rsidRPr="00412817">
        <w:rPr>
          <w:b/>
        </w:rPr>
        <w:t xml:space="preserve"> del</w:t>
      </w:r>
      <w:r w:rsidR="00B42B32" w:rsidRPr="00412817">
        <w:rPr>
          <w:b/>
        </w:rPr>
        <w:t xml:space="preserve"> </w:t>
      </w:r>
      <w:r w:rsidR="003D4685" w:rsidRPr="00412817">
        <w:rPr>
          <w:b/>
        </w:rPr>
        <w:t>Colegio</w:t>
      </w:r>
      <w:r w:rsidR="00B42B32" w:rsidRPr="00412817">
        <w:rPr>
          <w:b/>
        </w:rPr>
        <w:t xml:space="preserve"> Bilingüe </w:t>
      </w:r>
    </w:p>
    <w:p w:rsidR="001970F7" w:rsidRPr="00412817" w:rsidRDefault="00B42B32" w:rsidP="00FD66DA">
      <w:pPr>
        <w:pStyle w:val="Texto"/>
        <w:spacing w:before="120" w:after="120" w:line="276" w:lineRule="auto"/>
        <w:ind w:firstLine="567"/>
      </w:pPr>
      <w:r w:rsidRPr="00412817">
        <w:t>E</w:t>
      </w:r>
      <w:r w:rsidR="00911CA5" w:rsidRPr="00412817">
        <w:t>n e</w:t>
      </w:r>
      <w:r w:rsidRPr="00412817">
        <w:t>l marco de la</w:t>
      </w:r>
      <w:r w:rsidR="007032E3" w:rsidRPr="00412817">
        <w:t xml:space="preserve"> ley general de educación 1994, </w:t>
      </w:r>
      <w:r w:rsidRPr="00412817">
        <w:t>capitulo3</w:t>
      </w:r>
      <w:r w:rsidR="007032E3" w:rsidRPr="00412817">
        <w:t xml:space="preserve"> denominado Educación para grupos étnicos</w:t>
      </w:r>
      <w:r w:rsidRPr="00412817">
        <w:t xml:space="preserve">; se fundamenta el </w:t>
      </w:r>
      <w:r w:rsidR="00C82620" w:rsidRPr="00412817">
        <w:t>P</w:t>
      </w:r>
      <w:r w:rsidRPr="00412817">
        <w:t xml:space="preserve">royecto </w:t>
      </w:r>
      <w:r w:rsidR="00C82620" w:rsidRPr="00412817">
        <w:t>E</w:t>
      </w:r>
      <w:r w:rsidRPr="00412817">
        <w:t xml:space="preserve">ducativo </w:t>
      </w:r>
      <w:r w:rsidR="00C82620" w:rsidRPr="00412817">
        <w:t>I</w:t>
      </w:r>
      <w:r w:rsidRPr="00412817">
        <w:t>nstitucional (</w:t>
      </w:r>
      <w:r w:rsidR="000D07C5" w:rsidRPr="00412817">
        <w:t xml:space="preserve">en adelante </w:t>
      </w:r>
      <w:r w:rsidRPr="00412817">
        <w:t xml:space="preserve">PEI) del </w:t>
      </w:r>
      <w:r w:rsidR="003156E6" w:rsidRPr="00412817">
        <w:t>Colegio B</w:t>
      </w:r>
      <w:r w:rsidRPr="00412817">
        <w:t>ilingüe, como una propuesta dinámica, en constante construcción y desarrollo colectivo de una educación intercultural bilingüe, que corresponda a la visión del hombre y sociedad, desde su propia cosmovisión</w:t>
      </w:r>
      <w:r w:rsidR="00E12B27" w:rsidRPr="00412817">
        <w:t xml:space="preserve">. </w:t>
      </w:r>
      <w:r w:rsidR="00C5413A" w:rsidRPr="00412817">
        <w:t>En ese sentido, adaptando la definició</w:t>
      </w:r>
      <w:r w:rsidR="00CD2EB3" w:rsidRPr="00412817">
        <w:t>n de currículo propuesta por MEN</w:t>
      </w:r>
      <w:r w:rsidR="0085743E" w:rsidRPr="00412817">
        <w:t>,</w:t>
      </w:r>
      <w:r w:rsidR="00C5413A" w:rsidRPr="00412817">
        <w:t xml:space="preserve"> se presentan algunos aspectos del </w:t>
      </w:r>
      <w:r w:rsidR="003D4685" w:rsidRPr="00412817">
        <w:t>currículo del C</w:t>
      </w:r>
      <w:r w:rsidR="00C5413A" w:rsidRPr="00412817">
        <w:t>olegio</w:t>
      </w:r>
      <w:r w:rsidR="003D4685" w:rsidRPr="00412817">
        <w:t xml:space="preserve"> Bilingüe</w:t>
      </w:r>
      <w:r w:rsidR="006F13CF" w:rsidRPr="00412817">
        <w:t xml:space="preserve">. </w:t>
      </w:r>
    </w:p>
    <w:p w:rsidR="003156E6" w:rsidRPr="00412817" w:rsidRDefault="0085743E" w:rsidP="003156E6">
      <w:pPr>
        <w:pStyle w:val="Texto"/>
        <w:ind w:firstLine="567"/>
        <w:rPr>
          <w:sz w:val="20"/>
        </w:rPr>
      </w:pPr>
      <w:r w:rsidRPr="00412817">
        <w:rPr>
          <w:sz w:val="20"/>
        </w:rPr>
        <w:t>Tabla 1</w:t>
      </w:r>
    </w:p>
    <w:p w:rsidR="0085743E" w:rsidRPr="00412817" w:rsidRDefault="0085743E" w:rsidP="003156E6">
      <w:pPr>
        <w:pStyle w:val="Texto"/>
        <w:ind w:firstLine="567"/>
        <w:rPr>
          <w:i/>
          <w:sz w:val="20"/>
        </w:rPr>
      </w:pPr>
      <w:r w:rsidRPr="00412817">
        <w:rPr>
          <w:i/>
          <w:sz w:val="20"/>
        </w:rPr>
        <w:t>Asignaturas del currículo</w:t>
      </w:r>
      <w:r w:rsidR="006F13CF" w:rsidRPr="00412817">
        <w:rPr>
          <w:i/>
          <w:sz w:val="20"/>
        </w:rPr>
        <w:t xml:space="preserve"> del Colegio Bilingüe Kamëntšá </w:t>
      </w:r>
    </w:p>
    <w:tbl>
      <w:tblPr>
        <w:tblStyle w:val="Tablaconcuadrcula"/>
        <w:tblW w:w="7270" w:type="dxa"/>
        <w:tblInd w:w="908" w:type="dxa"/>
        <w:tblLook w:val="04A0" w:firstRow="1" w:lastRow="0" w:firstColumn="1" w:lastColumn="0" w:noHBand="0" w:noVBand="1"/>
      </w:tblPr>
      <w:tblGrid>
        <w:gridCol w:w="3000"/>
        <w:gridCol w:w="1624"/>
        <w:gridCol w:w="2646"/>
      </w:tblGrid>
      <w:tr w:rsidR="00784FBF" w:rsidRPr="00412817" w:rsidTr="009F539C">
        <w:trPr>
          <w:trHeight w:hRule="exact" w:val="1106"/>
        </w:trPr>
        <w:tc>
          <w:tcPr>
            <w:tcW w:w="0" w:type="auto"/>
            <w:vMerge w:val="restart"/>
          </w:tcPr>
          <w:p w:rsidR="00C5413A" w:rsidRPr="00412817" w:rsidRDefault="00C5413A" w:rsidP="00784FBF">
            <w:pPr>
              <w:spacing w:before="120" w:after="120"/>
              <w:jc w:val="center"/>
              <w:rPr>
                <w:rFonts w:cs="Times New Roman"/>
                <w:sz w:val="22"/>
              </w:rPr>
            </w:pPr>
          </w:p>
          <w:p w:rsidR="00C5413A" w:rsidRPr="00412817" w:rsidRDefault="00C5413A" w:rsidP="00784FBF">
            <w:pPr>
              <w:spacing w:before="120" w:after="120"/>
              <w:jc w:val="center"/>
              <w:rPr>
                <w:rFonts w:cs="Times New Roman"/>
                <w:sz w:val="22"/>
              </w:rPr>
            </w:pPr>
            <w:r w:rsidRPr="00412817">
              <w:rPr>
                <w:rFonts w:cs="Times New Roman"/>
                <w:sz w:val="22"/>
              </w:rPr>
              <w:t>Áreas de la Cultura</w:t>
            </w:r>
            <w:r w:rsidR="003E009D" w:rsidRPr="00412817">
              <w:rPr>
                <w:rFonts w:cs="Times New Roman"/>
                <w:sz w:val="22"/>
              </w:rPr>
              <w:t xml:space="preserve"> Kamëntšá</w:t>
            </w:r>
          </w:p>
        </w:tc>
        <w:tc>
          <w:tcPr>
            <w:tcW w:w="0" w:type="auto"/>
          </w:tcPr>
          <w:p w:rsidR="009D2878" w:rsidRPr="00412817" w:rsidRDefault="009D2878" w:rsidP="003156E6">
            <w:pPr>
              <w:rPr>
                <w:rFonts w:cs="Times New Roman"/>
                <w:sz w:val="22"/>
              </w:rPr>
            </w:pPr>
          </w:p>
          <w:p w:rsidR="00C5413A" w:rsidRPr="00412817" w:rsidRDefault="00C5413A" w:rsidP="003156E6">
            <w:pPr>
              <w:jc w:val="center"/>
              <w:rPr>
                <w:rFonts w:cs="Times New Roman"/>
                <w:sz w:val="22"/>
              </w:rPr>
            </w:pPr>
            <w:r w:rsidRPr="00412817">
              <w:rPr>
                <w:rFonts w:cs="Times New Roman"/>
                <w:sz w:val="22"/>
              </w:rPr>
              <w:t>Artesanías</w:t>
            </w:r>
          </w:p>
        </w:tc>
        <w:tc>
          <w:tcPr>
            <w:tcW w:w="0" w:type="auto"/>
          </w:tcPr>
          <w:p w:rsidR="00C5413A" w:rsidRPr="00412817" w:rsidRDefault="00C5413A" w:rsidP="003156E6">
            <w:pPr>
              <w:rPr>
                <w:rFonts w:cs="Times New Roman"/>
                <w:sz w:val="22"/>
              </w:rPr>
            </w:pPr>
            <w:r w:rsidRPr="00412817">
              <w:rPr>
                <w:rFonts w:cs="Times New Roman"/>
                <w:sz w:val="22"/>
              </w:rPr>
              <w:t>Tallado en madera</w:t>
            </w:r>
          </w:p>
          <w:p w:rsidR="00C5413A" w:rsidRPr="00412817" w:rsidRDefault="00C5413A" w:rsidP="003156E6">
            <w:pPr>
              <w:rPr>
                <w:rFonts w:cs="Times New Roman"/>
                <w:sz w:val="22"/>
              </w:rPr>
            </w:pPr>
            <w:r w:rsidRPr="00412817">
              <w:rPr>
                <w:rFonts w:cs="Times New Roman"/>
                <w:sz w:val="22"/>
              </w:rPr>
              <w:t>Tejido en fibra</w:t>
            </w:r>
          </w:p>
          <w:p w:rsidR="00C5413A" w:rsidRPr="00412817" w:rsidRDefault="00C5413A" w:rsidP="003156E6">
            <w:pPr>
              <w:rPr>
                <w:rFonts w:cs="Times New Roman"/>
                <w:sz w:val="22"/>
              </w:rPr>
            </w:pPr>
            <w:r w:rsidRPr="00412817">
              <w:rPr>
                <w:rFonts w:cs="Times New Roman"/>
                <w:sz w:val="22"/>
              </w:rPr>
              <w:t>Tejido en lana orlón</w:t>
            </w:r>
          </w:p>
          <w:p w:rsidR="00C5413A" w:rsidRPr="00412817" w:rsidRDefault="00C5413A" w:rsidP="003156E6">
            <w:pPr>
              <w:rPr>
                <w:rFonts w:cs="Times New Roman"/>
                <w:sz w:val="22"/>
              </w:rPr>
            </w:pPr>
            <w:r w:rsidRPr="00412817">
              <w:rPr>
                <w:rFonts w:cs="Times New Roman"/>
                <w:sz w:val="22"/>
              </w:rPr>
              <w:t>Tejido en chaquira</w:t>
            </w:r>
          </w:p>
        </w:tc>
      </w:tr>
      <w:tr w:rsidR="00C5413A" w:rsidRPr="00412817" w:rsidTr="009F539C">
        <w:trPr>
          <w:trHeight w:hRule="exact" w:val="815"/>
        </w:trPr>
        <w:tc>
          <w:tcPr>
            <w:tcW w:w="0" w:type="auto"/>
            <w:vMerge/>
          </w:tcPr>
          <w:p w:rsidR="00C5413A" w:rsidRPr="00412817" w:rsidRDefault="00C5413A" w:rsidP="00784FBF">
            <w:pPr>
              <w:spacing w:before="120" w:after="120"/>
              <w:rPr>
                <w:rFonts w:cs="Times New Roman"/>
                <w:sz w:val="22"/>
              </w:rPr>
            </w:pPr>
          </w:p>
        </w:tc>
        <w:tc>
          <w:tcPr>
            <w:tcW w:w="0" w:type="auto"/>
            <w:gridSpan w:val="2"/>
          </w:tcPr>
          <w:p w:rsidR="00C5413A" w:rsidRPr="00412817" w:rsidRDefault="00C5413A" w:rsidP="003156E6">
            <w:pPr>
              <w:rPr>
                <w:rFonts w:cs="Times New Roman"/>
                <w:sz w:val="22"/>
              </w:rPr>
            </w:pPr>
            <w:r w:rsidRPr="00412817">
              <w:rPr>
                <w:rFonts w:cs="Times New Roman"/>
                <w:sz w:val="22"/>
              </w:rPr>
              <w:t>Chagra y medicina Tradicional</w:t>
            </w:r>
          </w:p>
          <w:p w:rsidR="00C5413A" w:rsidRPr="00412817" w:rsidRDefault="00C5413A" w:rsidP="003156E6">
            <w:pPr>
              <w:rPr>
                <w:rFonts w:cs="Times New Roman"/>
                <w:sz w:val="22"/>
              </w:rPr>
            </w:pPr>
            <w:r w:rsidRPr="00412817">
              <w:rPr>
                <w:rFonts w:cs="Times New Roman"/>
                <w:sz w:val="22"/>
              </w:rPr>
              <w:t xml:space="preserve">Lengua </w:t>
            </w:r>
            <w:r w:rsidR="000F6ACF" w:rsidRPr="00412817">
              <w:rPr>
                <w:rFonts w:cs="Times New Roman"/>
                <w:sz w:val="22"/>
              </w:rPr>
              <w:t>Kamëntšá</w:t>
            </w:r>
          </w:p>
          <w:p w:rsidR="00C5413A" w:rsidRPr="00412817" w:rsidRDefault="00C5413A" w:rsidP="003156E6">
            <w:pPr>
              <w:rPr>
                <w:rFonts w:cs="Times New Roman"/>
                <w:sz w:val="22"/>
              </w:rPr>
            </w:pPr>
            <w:r w:rsidRPr="00412817">
              <w:rPr>
                <w:rFonts w:cs="Times New Roman"/>
                <w:sz w:val="22"/>
              </w:rPr>
              <w:t xml:space="preserve">Territorio y Política indígena </w:t>
            </w:r>
          </w:p>
        </w:tc>
      </w:tr>
      <w:tr w:rsidR="00C5413A" w:rsidRPr="00412817" w:rsidTr="009F539C">
        <w:trPr>
          <w:trHeight w:hRule="exact" w:val="2549"/>
        </w:trPr>
        <w:tc>
          <w:tcPr>
            <w:tcW w:w="0" w:type="auto"/>
          </w:tcPr>
          <w:p w:rsidR="00C5413A" w:rsidRPr="00412817" w:rsidRDefault="00C5413A" w:rsidP="00784FBF">
            <w:pPr>
              <w:spacing w:before="120" w:after="120"/>
              <w:rPr>
                <w:rFonts w:cs="Times New Roman"/>
                <w:sz w:val="22"/>
              </w:rPr>
            </w:pPr>
          </w:p>
          <w:p w:rsidR="00C5413A" w:rsidRPr="00412817" w:rsidRDefault="00C5413A" w:rsidP="00784FBF">
            <w:pPr>
              <w:spacing w:before="120" w:after="120"/>
              <w:rPr>
                <w:rFonts w:cs="Times New Roman"/>
                <w:sz w:val="22"/>
              </w:rPr>
            </w:pPr>
          </w:p>
          <w:p w:rsidR="00C5413A" w:rsidRPr="00412817" w:rsidRDefault="00C5413A" w:rsidP="00784FBF">
            <w:pPr>
              <w:spacing w:before="120" w:after="120"/>
              <w:jc w:val="center"/>
              <w:rPr>
                <w:rFonts w:cs="Times New Roman"/>
                <w:sz w:val="22"/>
              </w:rPr>
            </w:pPr>
            <w:r w:rsidRPr="00412817">
              <w:rPr>
                <w:rFonts w:cs="Times New Roman"/>
                <w:sz w:val="22"/>
              </w:rPr>
              <w:t>Áreas obligatorias y fundamentales</w:t>
            </w:r>
          </w:p>
          <w:p w:rsidR="00C5413A" w:rsidRPr="00412817" w:rsidRDefault="00C5413A" w:rsidP="00784FBF">
            <w:pPr>
              <w:spacing w:before="120" w:after="120"/>
              <w:rPr>
                <w:rFonts w:cs="Times New Roman"/>
                <w:sz w:val="22"/>
              </w:rPr>
            </w:pPr>
          </w:p>
          <w:p w:rsidR="00C5413A" w:rsidRPr="00412817" w:rsidRDefault="00C5413A" w:rsidP="00784FBF">
            <w:pPr>
              <w:spacing w:before="120" w:after="120"/>
              <w:rPr>
                <w:rFonts w:cs="Times New Roman"/>
                <w:sz w:val="22"/>
              </w:rPr>
            </w:pPr>
          </w:p>
        </w:tc>
        <w:tc>
          <w:tcPr>
            <w:tcW w:w="0" w:type="auto"/>
            <w:gridSpan w:val="2"/>
          </w:tcPr>
          <w:p w:rsidR="00C5413A" w:rsidRPr="00412817" w:rsidRDefault="00C5413A" w:rsidP="003156E6">
            <w:pPr>
              <w:pStyle w:val="Sinespaciado"/>
              <w:jc w:val="both"/>
              <w:rPr>
                <w:color w:val="000000"/>
                <w:sz w:val="22"/>
              </w:rPr>
            </w:pPr>
            <w:r w:rsidRPr="00412817">
              <w:rPr>
                <w:color w:val="000000"/>
                <w:sz w:val="22"/>
              </w:rPr>
              <w:t>Ciencias Naturales y Educación Ambiental</w:t>
            </w:r>
          </w:p>
          <w:p w:rsidR="00C5413A" w:rsidRPr="00412817" w:rsidRDefault="00C5413A" w:rsidP="003156E6">
            <w:pPr>
              <w:pStyle w:val="Sinespaciado"/>
              <w:jc w:val="both"/>
              <w:rPr>
                <w:color w:val="000000"/>
                <w:sz w:val="22"/>
              </w:rPr>
            </w:pPr>
            <w:r w:rsidRPr="00412817">
              <w:rPr>
                <w:color w:val="000000"/>
                <w:sz w:val="22"/>
              </w:rPr>
              <w:t>Ciencias Sociales.</w:t>
            </w:r>
          </w:p>
          <w:p w:rsidR="00C5413A" w:rsidRPr="00412817" w:rsidRDefault="00C5413A" w:rsidP="003156E6">
            <w:pPr>
              <w:pStyle w:val="Sinespaciado"/>
              <w:jc w:val="both"/>
              <w:rPr>
                <w:color w:val="000000"/>
                <w:sz w:val="22"/>
              </w:rPr>
            </w:pPr>
            <w:r w:rsidRPr="00412817">
              <w:rPr>
                <w:color w:val="000000"/>
                <w:sz w:val="22"/>
              </w:rPr>
              <w:t>Educación Artística</w:t>
            </w:r>
          </w:p>
          <w:p w:rsidR="00C5413A" w:rsidRPr="00412817" w:rsidRDefault="00C5413A" w:rsidP="003156E6">
            <w:pPr>
              <w:pStyle w:val="Sinespaciado"/>
              <w:jc w:val="both"/>
              <w:rPr>
                <w:color w:val="000000"/>
                <w:sz w:val="22"/>
              </w:rPr>
            </w:pPr>
            <w:r w:rsidRPr="00412817">
              <w:rPr>
                <w:color w:val="000000"/>
                <w:sz w:val="22"/>
              </w:rPr>
              <w:t>Educación Ética y Valores Humanos</w:t>
            </w:r>
          </w:p>
          <w:p w:rsidR="00C5413A" w:rsidRPr="00412817" w:rsidRDefault="00C5413A" w:rsidP="003156E6">
            <w:pPr>
              <w:pStyle w:val="Sinespaciado"/>
              <w:jc w:val="both"/>
              <w:rPr>
                <w:color w:val="000000"/>
                <w:sz w:val="22"/>
              </w:rPr>
            </w:pPr>
            <w:r w:rsidRPr="00412817">
              <w:rPr>
                <w:color w:val="000000"/>
                <w:sz w:val="22"/>
              </w:rPr>
              <w:t>Educación Física, Recreación y Deportes.</w:t>
            </w:r>
          </w:p>
          <w:p w:rsidR="00C5413A" w:rsidRPr="00412817" w:rsidRDefault="00C5413A" w:rsidP="003156E6">
            <w:pPr>
              <w:pStyle w:val="Sinespaciado"/>
              <w:jc w:val="both"/>
              <w:rPr>
                <w:color w:val="000000"/>
                <w:sz w:val="22"/>
              </w:rPr>
            </w:pPr>
            <w:r w:rsidRPr="00412817">
              <w:rPr>
                <w:color w:val="000000"/>
                <w:sz w:val="22"/>
              </w:rPr>
              <w:t>Educación Religiosa.</w:t>
            </w:r>
          </w:p>
          <w:p w:rsidR="00C5413A" w:rsidRPr="00412817" w:rsidRDefault="00C5413A" w:rsidP="003156E6">
            <w:pPr>
              <w:pStyle w:val="Sinespaciado"/>
              <w:jc w:val="both"/>
              <w:rPr>
                <w:color w:val="000000"/>
                <w:sz w:val="22"/>
              </w:rPr>
            </w:pPr>
            <w:r w:rsidRPr="00412817">
              <w:rPr>
                <w:color w:val="000000"/>
                <w:sz w:val="22"/>
              </w:rPr>
              <w:t xml:space="preserve">Área de Humanidades (Lengua Castellana e </w:t>
            </w:r>
            <w:r w:rsidR="00784FBF" w:rsidRPr="00412817">
              <w:rPr>
                <w:color w:val="000000"/>
                <w:sz w:val="22"/>
              </w:rPr>
              <w:t>inglés</w:t>
            </w:r>
            <w:r w:rsidRPr="00412817">
              <w:rPr>
                <w:color w:val="000000"/>
                <w:sz w:val="22"/>
              </w:rPr>
              <w:t>)</w:t>
            </w:r>
          </w:p>
          <w:p w:rsidR="00C5413A" w:rsidRPr="00412817" w:rsidRDefault="00C5413A" w:rsidP="003156E6">
            <w:pPr>
              <w:pStyle w:val="Sinespaciado"/>
              <w:jc w:val="both"/>
              <w:rPr>
                <w:color w:val="000000"/>
                <w:sz w:val="22"/>
              </w:rPr>
            </w:pPr>
            <w:r w:rsidRPr="00412817">
              <w:rPr>
                <w:color w:val="000000"/>
                <w:sz w:val="22"/>
              </w:rPr>
              <w:t>Matemáticas</w:t>
            </w:r>
          </w:p>
          <w:p w:rsidR="00C5413A" w:rsidRPr="00412817" w:rsidRDefault="00C5413A" w:rsidP="003156E6">
            <w:pPr>
              <w:pStyle w:val="Sinespaciado"/>
              <w:keepNext/>
              <w:jc w:val="both"/>
              <w:rPr>
                <w:color w:val="000000"/>
                <w:sz w:val="22"/>
              </w:rPr>
            </w:pPr>
            <w:r w:rsidRPr="00412817">
              <w:rPr>
                <w:color w:val="000000"/>
                <w:sz w:val="22"/>
              </w:rPr>
              <w:t>Tecnología e Informática</w:t>
            </w:r>
          </w:p>
        </w:tc>
      </w:tr>
    </w:tbl>
    <w:p w:rsidR="00965AB5" w:rsidRPr="00412817" w:rsidRDefault="00965AB5" w:rsidP="006F13CF">
      <w:pPr>
        <w:pStyle w:val="Descripcin"/>
        <w:spacing w:after="0"/>
        <w:jc w:val="center"/>
        <w:rPr>
          <w:color w:val="auto"/>
          <w:sz w:val="20"/>
          <w:szCs w:val="20"/>
        </w:rPr>
      </w:pPr>
      <w:r w:rsidRPr="00412817">
        <w:rPr>
          <w:color w:val="auto"/>
          <w:sz w:val="20"/>
          <w:szCs w:val="20"/>
        </w:rPr>
        <w:t>Fuente: propia 2018</w:t>
      </w:r>
    </w:p>
    <w:p w:rsidR="00CD0940" w:rsidRPr="00412817" w:rsidRDefault="00965AB5" w:rsidP="00434EC2">
      <w:pPr>
        <w:pStyle w:val="Texto"/>
        <w:spacing w:before="120" w:after="120" w:line="276" w:lineRule="auto"/>
        <w:ind w:firstLine="567"/>
      </w:pPr>
      <w:r w:rsidRPr="00412817">
        <w:rPr>
          <w:lang w:val="es-ES"/>
        </w:rPr>
        <w:lastRenderedPageBreak/>
        <w:t xml:space="preserve">La tabla 1 sintetiza las áreas que se trabajan dentro del </w:t>
      </w:r>
      <w:r w:rsidR="006E4A54" w:rsidRPr="00412817">
        <w:rPr>
          <w:lang w:val="es-ES"/>
        </w:rPr>
        <w:t>currículo</w:t>
      </w:r>
      <w:r w:rsidR="003156E6" w:rsidRPr="00412817">
        <w:rPr>
          <w:lang w:val="es-ES"/>
        </w:rPr>
        <w:t xml:space="preserve"> propuesto en el PEI del Colegio B</w:t>
      </w:r>
      <w:r w:rsidRPr="00412817">
        <w:rPr>
          <w:lang w:val="es-ES"/>
        </w:rPr>
        <w:t xml:space="preserve">ilingüe: las asignaturas obligatorias y fundamentales </w:t>
      </w:r>
      <w:r w:rsidR="003156E6" w:rsidRPr="00412817">
        <w:rPr>
          <w:lang w:val="es-ES"/>
        </w:rPr>
        <w:t xml:space="preserve">(MEN, 1994); </w:t>
      </w:r>
      <w:r w:rsidR="000B44BA" w:rsidRPr="00412817">
        <w:rPr>
          <w:lang w:val="es-ES"/>
        </w:rPr>
        <w:t>las</w:t>
      </w:r>
      <w:r w:rsidR="00CF230C" w:rsidRPr="00412817">
        <w:rPr>
          <w:lang w:val="es-ES"/>
        </w:rPr>
        <w:t xml:space="preserve"> áreas</w:t>
      </w:r>
      <w:r w:rsidR="000B44BA" w:rsidRPr="00412817">
        <w:rPr>
          <w:lang w:val="es-ES"/>
        </w:rPr>
        <w:t xml:space="preserve"> de la cultura Kamëntŝá</w:t>
      </w:r>
      <w:r w:rsidR="00CF230C" w:rsidRPr="00412817">
        <w:rPr>
          <w:lang w:val="es-ES"/>
        </w:rPr>
        <w:t>;</w:t>
      </w:r>
      <w:r w:rsidR="002A394A" w:rsidRPr="00412817">
        <w:rPr>
          <w:lang w:val="es-ES"/>
        </w:rPr>
        <w:t xml:space="preserve"> </w:t>
      </w:r>
      <w:r w:rsidR="00CF230C" w:rsidRPr="00412817">
        <w:rPr>
          <w:lang w:val="es-ES"/>
        </w:rPr>
        <w:t xml:space="preserve">las áreas </w:t>
      </w:r>
      <w:r w:rsidR="00C5413A" w:rsidRPr="00412817">
        <w:rPr>
          <w:lang w:val="es-ES"/>
        </w:rPr>
        <w:t xml:space="preserve">de </w:t>
      </w:r>
      <w:r w:rsidR="006E4A54" w:rsidRPr="00412817">
        <w:rPr>
          <w:lang w:val="es-ES"/>
        </w:rPr>
        <w:t>ciencias políticas, filosofía y los diferentes proyectos pedagóg</w:t>
      </w:r>
      <w:r w:rsidR="002A394A" w:rsidRPr="00412817">
        <w:rPr>
          <w:lang w:val="es-ES"/>
        </w:rPr>
        <w:t>icos</w:t>
      </w:r>
      <w:r w:rsidR="00CF230C" w:rsidRPr="00412817">
        <w:rPr>
          <w:lang w:val="es-ES"/>
        </w:rPr>
        <w:t xml:space="preserve"> y transversales, que dotan de sentido para hablar de </w:t>
      </w:r>
      <w:r w:rsidR="00663D84">
        <w:rPr>
          <w:lang w:val="es-ES"/>
        </w:rPr>
        <w:t xml:space="preserve">un </w:t>
      </w:r>
      <w:r w:rsidR="00CF230C" w:rsidRPr="00412817">
        <w:rPr>
          <w:lang w:val="es-ES"/>
        </w:rPr>
        <w:t>currículo etnoeducativo</w:t>
      </w:r>
      <w:r w:rsidR="00BC3172" w:rsidRPr="00412817">
        <w:rPr>
          <w:lang w:val="es-ES"/>
        </w:rPr>
        <w:t xml:space="preserve">. </w:t>
      </w:r>
      <w:r w:rsidR="00CD0940" w:rsidRPr="00412817">
        <w:rPr>
          <w:lang w:val="es-ES"/>
        </w:rPr>
        <w:t>En referencia a personal de planta docente</w:t>
      </w:r>
      <w:r w:rsidR="000F017E" w:rsidRPr="00412817">
        <w:rPr>
          <w:lang w:val="es-ES"/>
        </w:rPr>
        <w:t xml:space="preserve"> se encontró que</w:t>
      </w:r>
      <w:r w:rsidR="003156E6" w:rsidRPr="00412817">
        <w:rPr>
          <w:lang w:val="es-ES"/>
        </w:rPr>
        <w:t>, el Colegio Bilingüe está orientado</w:t>
      </w:r>
      <w:r w:rsidR="00CD0940" w:rsidRPr="00412817">
        <w:rPr>
          <w:lang w:val="es-ES"/>
        </w:rPr>
        <w:t xml:space="preserve"> por educadores pertenecientes a la comunidad Kamëntšá Biyá; pe</w:t>
      </w:r>
      <w:r w:rsidR="00911CA5" w:rsidRPr="00412817">
        <w:rPr>
          <w:lang w:val="es-ES"/>
        </w:rPr>
        <w:t xml:space="preserve">rsonas preparadas desde la </w:t>
      </w:r>
      <w:r w:rsidR="000B44BA" w:rsidRPr="00412817">
        <w:rPr>
          <w:lang w:val="es-ES"/>
        </w:rPr>
        <w:t>academia</w:t>
      </w:r>
      <w:r w:rsidR="00CD0940" w:rsidRPr="00412817">
        <w:rPr>
          <w:lang w:val="es-ES"/>
        </w:rPr>
        <w:t xml:space="preserve"> occidental en sus diferentes ramas del conocimiento. De igual manera</w:t>
      </w:r>
      <w:r w:rsidR="00551975" w:rsidRPr="00412817">
        <w:rPr>
          <w:lang w:val="es-ES"/>
        </w:rPr>
        <w:t>,</w:t>
      </w:r>
      <w:r w:rsidR="00CD0940" w:rsidRPr="00412817">
        <w:rPr>
          <w:lang w:val="es-ES"/>
        </w:rPr>
        <w:t xml:space="preserve"> conocedores</w:t>
      </w:r>
      <w:r w:rsidR="00551975" w:rsidRPr="00412817">
        <w:rPr>
          <w:lang w:val="es-ES"/>
        </w:rPr>
        <w:t xml:space="preserve"> </w:t>
      </w:r>
      <w:r w:rsidR="00CD0940" w:rsidRPr="00412817">
        <w:rPr>
          <w:lang w:val="es-ES"/>
        </w:rPr>
        <w:t>d</w:t>
      </w:r>
      <w:r w:rsidR="00742541" w:rsidRPr="00412817">
        <w:rPr>
          <w:lang w:val="es-ES"/>
        </w:rPr>
        <w:t xml:space="preserve">el pensamiento </w:t>
      </w:r>
      <w:r w:rsidR="00CD0940" w:rsidRPr="00412817">
        <w:rPr>
          <w:lang w:val="es-ES"/>
        </w:rPr>
        <w:t xml:space="preserve">y tradiciones de su cultura. Con el fin de transmitir y vivenciar a la niñez y juventud Kamëntšá </w:t>
      </w:r>
      <w:r w:rsidR="009F539C" w:rsidRPr="00412817">
        <w:rPr>
          <w:lang w:val="es-ES"/>
        </w:rPr>
        <w:t>una educación integral enfocada en el fortalecimiento de la cultura</w:t>
      </w:r>
      <w:r w:rsidR="00CD0940" w:rsidRPr="00412817">
        <w:rPr>
          <w:lang w:val="es-ES"/>
        </w:rPr>
        <w:t xml:space="preserve">. </w:t>
      </w:r>
    </w:p>
    <w:p w:rsidR="007A5BCA" w:rsidRPr="00412817" w:rsidRDefault="00FD66DA" w:rsidP="00784FBF">
      <w:pPr>
        <w:pStyle w:val="Ttulo3"/>
      </w:pPr>
      <w:r w:rsidRPr="00412817">
        <w:t xml:space="preserve">2. </w:t>
      </w:r>
      <w:r w:rsidR="000F6ACF" w:rsidRPr="00412817">
        <w:t xml:space="preserve">Dificultades en la implementación de un currículo etnoeducativo </w:t>
      </w:r>
      <w:r w:rsidR="003D4685" w:rsidRPr="00412817">
        <w:t>en el Colegio</w:t>
      </w:r>
      <w:r w:rsidR="000D07C5" w:rsidRPr="00412817">
        <w:t xml:space="preserve"> </w:t>
      </w:r>
      <w:r w:rsidR="003156E6" w:rsidRPr="00412817">
        <w:t>Bilingüe</w:t>
      </w:r>
    </w:p>
    <w:p w:rsidR="002D1C44" w:rsidRPr="00412817" w:rsidRDefault="00FD66DA" w:rsidP="00434EC2">
      <w:pPr>
        <w:pStyle w:val="Texto"/>
        <w:spacing w:before="120" w:after="120" w:line="276" w:lineRule="auto"/>
        <w:ind w:firstLine="567"/>
      </w:pPr>
      <w:r w:rsidRPr="00412817">
        <w:t>De</w:t>
      </w:r>
      <w:r w:rsidR="000B6B41" w:rsidRPr="00412817">
        <w:t xml:space="preserve"> </w:t>
      </w:r>
      <w:r w:rsidR="000B44BA" w:rsidRPr="00412817">
        <w:t xml:space="preserve">las </w:t>
      </w:r>
      <w:r w:rsidR="002D1C44" w:rsidRPr="00412817">
        <w:t>principales</w:t>
      </w:r>
      <w:r w:rsidR="000B44BA" w:rsidRPr="00412817">
        <w:t xml:space="preserve"> </w:t>
      </w:r>
      <w:r w:rsidR="000B6B41" w:rsidRPr="00412817">
        <w:t xml:space="preserve">dificultades </w:t>
      </w:r>
      <w:r w:rsidRPr="00412817">
        <w:t>que se encontró fueron</w:t>
      </w:r>
      <w:r w:rsidR="000B44BA" w:rsidRPr="00412817">
        <w:t xml:space="preserve"> tres</w:t>
      </w:r>
      <w:r w:rsidR="00492AE2" w:rsidRPr="00412817">
        <w:t xml:space="preserve">. </w:t>
      </w:r>
      <w:r w:rsidR="002D1C44" w:rsidRPr="00412817">
        <w:t>Primera dificultad: Los docentes señalaron que la principal dificultad es la lengua materna, esto por muchas razones, una es porque no todo</w:t>
      </w:r>
      <w:r w:rsidR="000B44BA" w:rsidRPr="00412817">
        <w:t>s los estudiantes son indígenas</w:t>
      </w:r>
      <w:r w:rsidR="002D1C44" w:rsidRPr="00412817">
        <w:t xml:space="preserve">; dos, no todos los estudiantes tienen la disposición e interés por aprender y rescatar los elementos de cultura </w:t>
      </w:r>
      <w:r w:rsidR="00E12B27" w:rsidRPr="00412817">
        <w:t>Kamëntšá</w:t>
      </w:r>
      <w:r w:rsidR="002D1C44" w:rsidRPr="00412817">
        <w:t>. Y tres, por e</w:t>
      </w:r>
      <w:r w:rsidR="000B44BA" w:rsidRPr="00412817">
        <w:t xml:space="preserve">l proceso de aculturización, </w:t>
      </w:r>
      <w:r w:rsidR="002D1C44" w:rsidRPr="00412817">
        <w:t>existen padres de familia jóvenes no hablantes de la lengua materna, por ende, sus hijos, desde sus inicios de vida no reciben la semilla de fortalecimiento hacia su propia identidad</w:t>
      </w:r>
      <w:r w:rsidR="00E12B27" w:rsidRPr="00412817">
        <w:t>.</w:t>
      </w:r>
      <w:r w:rsidR="0022066B" w:rsidRPr="00412817">
        <w:t xml:space="preserve"> </w:t>
      </w:r>
      <w:r w:rsidR="002D1C44" w:rsidRPr="00412817">
        <w:t xml:space="preserve">Segunda dificultad: </w:t>
      </w:r>
      <w:r w:rsidR="00C82620" w:rsidRPr="00412817">
        <w:t>E</w:t>
      </w:r>
      <w:r w:rsidR="002D1C44" w:rsidRPr="00412817">
        <w:t>l mal uso de la tecnología. Los docentes expresaron que muchos estudiantes no muestran interés por aprender tanto l</w:t>
      </w:r>
      <w:r w:rsidR="000B44BA" w:rsidRPr="00412817">
        <w:t xml:space="preserve">os conocimientos convencionales, </w:t>
      </w:r>
      <w:r w:rsidR="002D1C44" w:rsidRPr="00412817">
        <w:t xml:space="preserve">como los </w:t>
      </w:r>
      <w:r w:rsidR="000B44BA" w:rsidRPr="00412817">
        <w:t>saberes</w:t>
      </w:r>
      <w:r w:rsidR="00E12B27" w:rsidRPr="00412817">
        <w:t xml:space="preserve"> de la cultura</w:t>
      </w:r>
      <w:r w:rsidR="00551975" w:rsidRPr="00412817">
        <w:t>, prefieren estar conectados en las redes sociales, que poner atención</w:t>
      </w:r>
      <w:r w:rsidR="00E12B27" w:rsidRPr="00412817">
        <w:t>.</w:t>
      </w:r>
      <w:r w:rsidR="0022066B" w:rsidRPr="00412817">
        <w:t xml:space="preserve"> </w:t>
      </w:r>
      <w:r w:rsidR="002D1C44" w:rsidRPr="00412817">
        <w:t>Tercera dificultad: la falta de recursos económicos necesarios para la creación de espacios pedagógicos adecuados para el desarrollo de las actividades de artesanías</w:t>
      </w:r>
      <w:r w:rsidR="000B44BA" w:rsidRPr="00412817">
        <w:t>.</w:t>
      </w:r>
      <w:r w:rsidR="002D1C44" w:rsidRPr="00412817">
        <w:t xml:space="preserve"> Frente a esto, la institución no cuenta con ambientes apropiados para el desarrollo de cada una de las modalidades</w:t>
      </w:r>
      <w:r w:rsidR="000B44BA" w:rsidRPr="00412817">
        <w:t>.</w:t>
      </w:r>
    </w:p>
    <w:p w:rsidR="00CD2EB3" w:rsidRPr="00412817" w:rsidRDefault="00FD66DA" w:rsidP="00784FBF">
      <w:pPr>
        <w:pStyle w:val="Texto"/>
        <w:spacing w:before="120" w:after="120" w:line="276" w:lineRule="auto"/>
        <w:ind w:firstLine="0"/>
        <w:rPr>
          <w:b/>
        </w:rPr>
      </w:pPr>
      <w:r w:rsidRPr="00412817">
        <w:rPr>
          <w:b/>
        </w:rPr>
        <w:t xml:space="preserve">3. </w:t>
      </w:r>
      <w:r w:rsidR="00784FBF" w:rsidRPr="00412817">
        <w:rPr>
          <w:b/>
        </w:rPr>
        <w:t xml:space="preserve">Elementos etnomatemáticos presentes en el </w:t>
      </w:r>
      <w:r w:rsidR="00761C3A" w:rsidRPr="00412817">
        <w:rPr>
          <w:b/>
        </w:rPr>
        <w:t>currículo</w:t>
      </w:r>
      <w:r w:rsidR="00784FBF" w:rsidRPr="00412817">
        <w:rPr>
          <w:b/>
        </w:rPr>
        <w:t xml:space="preserve"> etnoeducativo del colegio</w:t>
      </w:r>
    </w:p>
    <w:p w:rsidR="00AF5310" w:rsidRPr="00412817" w:rsidRDefault="00663D84" w:rsidP="009E721B">
      <w:pPr>
        <w:pStyle w:val="Texto"/>
        <w:spacing w:before="120" w:after="120" w:line="276" w:lineRule="auto"/>
        <w:ind w:firstLine="567"/>
      </w:pPr>
      <w:r>
        <w:t>El Colegio</w:t>
      </w:r>
      <w:r w:rsidR="00AF5310" w:rsidRPr="00412817">
        <w:t xml:space="preserve"> </w:t>
      </w:r>
      <w:r>
        <w:t>B</w:t>
      </w:r>
      <w:r w:rsidR="00AF5310" w:rsidRPr="00412817">
        <w:t>ilingüe establece en su P</w:t>
      </w:r>
      <w:r w:rsidR="000B6B41" w:rsidRPr="00412817">
        <w:t xml:space="preserve">EI </w:t>
      </w:r>
      <w:r w:rsidR="00AF5310" w:rsidRPr="00412817">
        <w:t xml:space="preserve">trabajar por el fortalecimiento de la identidad cultural de la comunidad Kamëntŝá, sin dejar de lado los conocimientos escolares establecidos por el </w:t>
      </w:r>
      <w:r w:rsidR="003156E6" w:rsidRPr="00412817">
        <w:t>MEN</w:t>
      </w:r>
      <w:r w:rsidR="00AF5310" w:rsidRPr="00412817">
        <w:t>. En este sentido ha realizado esfuerzos en trabajar elementos culturales como la lengua, las plantas medicinales, la talla, la artesanía, pero en el área de matemáticas aun no es claro cómo se podría llevar la integración de los saberes matemáticos de la comunidad al aula de clase.</w:t>
      </w:r>
      <w:r w:rsidR="008740B0">
        <w:t xml:space="preserve"> </w:t>
      </w:r>
      <w:r w:rsidR="009E721B" w:rsidRPr="00412817">
        <w:t>Frente a esto,</w:t>
      </w:r>
      <w:r w:rsidR="00AF5310" w:rsidRPr="00412817">
        <w:t xml:space="preserve"> </w:t>
      </w:r>
      <w:r w:rsidR="009E721B" w:rsidRPr="00412817">
        <w:t xml:space="preserve">se encontró que </w:t>
      </w:r>
      <w:r w:rsidR="00AF5310" w:rsidRPr="00412817">
        <w:t xml:space="preserve">los contenidos que se ha venido trabajando en las distintas áreas, en particular, en matemáticas, como mencionaron algunos docentes encargados del área, se basan en los libros de texto estandarizados, en este caso, de la matemática escolar convencional regidos bajo los lineamientos del </w:t>
      </w:r>
      <w:r w:rsidR="003156E6" w:rsidRPr="00412817">
        <w:t>MEN</w:t>
      </w:r>
      <w:r w:rsidR="00AF5310" w:rsidRPr="00412817">
        <w:t xml:space="preserve">. En la malla curricular de matemáticas se evidencia que, si bien el propósito de la educación matemática para la institución, consiste en fortalecer el modelo constructivista del conocimiento, en particular, el aprendizaje de las matemáticas como una construcción social, asociado a los saberes culturales y a actividades humanas cotidianas en general (Colegio Bilingüe </w:t>
      </w:r>
      <w:r w:rsidR="00B06A7F" w:rsidRPr="00412817">
        <w:t xml:space="preserve">Artesanal Camëntsá, </w:t>
      </w:r>
      <w:r w:rsidR="00AF5310" w:rsidRPr="00412817">
        <w:t xml:space="preserve">2017); los contenidos para desarrollarse en el aula de clase y la puesta en acto, aun es un gran reto, dado que los centros educativos y en general la educación pública de hoy en día prácticamente se ha convertido en zonas de “entrenamiento” para las pruebas de estado. Los </w:t>
      </w:r>
      <w:r w:rsidR="00AF5310" w:rsidRPr="00412817">
        <w:lastRenderedPageBreak/>
        <w:t xml:space="preserve">maestros, deben regirse a los lineamientos establecidos por el </w:t>
      </w:r>
      <w:r w:rsidR="003156E6" w:rsidRPr="00412817">
        <w:t>MEN</w:t>
      </w:r>
      <w:r w:rsidR="00AF5310" w:rsidRPr="00412817">
        <w:t xml:space="preserve">, cumplir a cabalidad con los objetivos de una educación convencional que no tiene en cuenta su contexto cultural.  </w:t>
      </w:r>
    </w:p>
    <w:p w:rsidR="00AF5310" w:rsidRPr="00412817" w:rsidRDefault="00AF5310" w:rsidP="003156E6">
      <w:pPr>
        <w:pStyle w:val="Texto"/>
        <w:spacing w:before="120" w:after="120" w:line="276" w:lineRule="auto"/>
        <w:ind w:firstLine="567"/>
      </w:pPr>
      <w:r w:rsidRPr="00412817">
        <w:t>Para llevar a cabo dicha integración, es necesario iniciar por reconocer que el conocimiento matemático es una producción social que varía según el grupo sociocultural y el entorno en el que es generado, y por otra, que las matemáticas pueden contribuir a valorar y respetar la diversidad sociocultural de las personas (Pena-Rincón &amp; Blanco-Álvarez, 2015). De modo que, a través del diseño de propuestas de enseñanza, articulando los saberes ancestrales y occidentales, se enriquezca el currículo de matemáticas que la institución viene trabajando, brindando a los estudiantes herramientas que potencien el aprendizaje de la misma y sentido de pertenencia hacia su propia identidad</w:t>
      </w:r>
      <w:r w:rsidR="00602A35" w:rsidRPr="00412817">
        <w:t xml:space="preserve">, teniendo como base la </w:t>
      </w:r>
      <w:r w:rsidR="0022066B" w:rsidRPr="00412817">
        <w:t>etnomatemática</w:t>
      </w:r>
      <w:r w:rsidR="00602A35" w:rsidRPr="00412817">
        <w:t xml:space="preserve"> desde la perspectiva de </w:t>
      </w:r>
      <w:proofErr w:type="spellStart"/>
      <w:r w:rsidR="00602A35" w:rsidRPr="00412817">
        <w:t>D</w:t>
      </w:r>
      <w:r w:rsidR="0022066B" w:rsidRPr="00412817">
        <w:t>’A</w:t>
      </w:r>
      <w:r w:rsidR="00602A35" w:rsidRPr="00412817">
        <w:t>mbrosio</w:t>
      </w:r>
      <w:proofErr w:type="spellEnd"/>
      <w:r w:rsidR="0061170C">
        <w:t xml:space="preserve"> (</w:t>
      </w:r>
      <w:r w:rsidR="0022066B" w:rsidRPr="00412817">
        <w:t>2014).</w:t>
      </w:r>
      <w:r w:rsidR="003156E6" w:rsidRPr="00412817">
        <w:t xml:space="preserve"> </w:t>
      </w:r>
      <w:r w:rsidRPr="00412817">
        <w:t xml:space="preserve">Sin embargo, la </w:t>
      </w:r>
      <w:r w:rsidR="009E721B" w:rsidRPr="00412817">
        <w:t>integración</w:t>
      </w:r>
      <w:r w:rsidRPr="00412817">
        <w:t xml:space="preserve"> de saberes </w:t>
      </w:r>
      <w:r w:rsidR="009E721B" w:rsidRPr="00412817">
        <w:t>etnomatemáticos</w:t>
      </w:r>
      <w:r w:rsidRPr="00412817">
        <w:t xml:space="preserve"> se ha realizado de manera </w:t>
      </w:r>
      <w:r w:rsidR="009E721B" w:rsidRPr="00412817">
        <w:t>implícita, como se pu</w:t>
      </w:r>
      <w:r w:rsidRPr="00412817">
        <w:t>d</w:t>
      </w:r>
      <w:r w:rsidR="009E721B" w:rsidRPr="00412817">
        <w:t>o</w:t>
      </w:r>
      <w:r w:rsidR="00663D84">
        <w:t xml:space="preserve"> observar</w:t>
      </w:r>
      <w:r w:rsidRPr="00412817">
        <w:t xml:space="preserve"> en la asignatura </w:t>
      </w:r>
      <w:r w:rsidR="009E721B" w:rsidRPr="00412817">
        <w:t>Artesanías, específicamente</w:t>
      </w:r>
      <w:r w:rsidRPr="00412817">
        <w:t xml:space="preserve"> en el tejido Lana </w:t>
      </w:r>
      <w:r w:rsidR="009E721B" w:rsidRPr="00412817">
        <w:t>Orlón</w:t>
      </w:r>
      <w:r w:rsidRPr="00412817">
        <w:t xml:space="preserve">, se encuentra que dentro de estas </w:t>
      </w:r>
      <w:r w:rsidR="009E721B" w:rsidRPr="00412817">
        <w:t>prácticas</w:t>
      </w:r>
      <w:r w:rsidRPr="00412817">
        <w:t xml:space="preserve"> </w:t>
      </w:r>
      <w:r w:rsidR="009E721B" w:rsidRPr="00412817">
        <w:t>autóctonas</w:t>
      </w:r>
      <w:r w:rsidRPr="00412817">
        <w:t xml:space="preserve">, como lo es el tejido del Tŝombiach, en el que se plasma la </w:t>
      </w:r>
      <w:r w:rsidR="009E721B" w:rsidRPr="00412817">
        <w:t>simbología</w:t>
      </w:r>
      <w:r w:rsidRPr="00412817">
        <w:t xml:space="preserve"> propia que dejaron los abuelos mayores, se promueven distintos tipos de pensamiento, </w:t>
      </w:r>
      <w:r w:rsidR="009E721B" w:rsidRPr="00412817">
        <w:t>geométrico</w:t>
      </w:r>
      <w:r w:rsidRPr="00412817">
        <w:t xml:space="preserve">, numérico y </w:t>
      </w:r>
      <w:r w:rsidR="009E721B" w:rsidRPr="00412817">
        <w:t>métrico</w:t>
      </w:r>
      <w:r w:rsidRPr="00412817">
        <w:t xml:space="preserve">, aunque </w:t>
      </w:r>
      <w:r w:rsidR="009E721B" w:rsidRPr="00412817">
        <w:t xml:space="preserve">aún </w:t>
      </w:r>
      <w:r w:rsidRPr="00412817">
        <w:t xml:space="preserve">no se tiene un fundamento </w:t>
      </w:r>
      <w:r w:rsidR="009E721B" w:rsidRPr="00412817">
        <w:t>teórico</w:t>
      </w:r>
      <w:r w:rsidRPr="00412817">
        <w:t xml:space="preserve"> de estos al estilo de la </w:t>
      </w:r>
      <w:r w:rsidR="009E721B" w:rsidRPr="00412817">
        <w:t>matemática</w:t>
      </w:r>
      <w:r w:rsidRPr="00412817">
        <w:t xml:space="preserve"> escolar.</w:t>
      </w:r>
    </w:p>
    <w:p w:rsidR="009E721B" w:rsidRPr="00412817" w:rsidRDefault="004D0B42" w:rsidP="008740B0">
      <w:pPr>
        <w:pStyle w:val="Texto"/>
        <w:spacing w:before="120" w:after="120" w:line="276" w:lineRule="auto"/>
        <w:ind w:firstLine="567"/>
        <w:rPr>
          <w:i/>
          <w:sz w:val="20"/>
        </w:rPr>
      </w:pPr>
      <w:r>
        <w:rPr>
          <w:noProof/>
          <w:lang w:val="es-CO" w:eastAsia="es-CO"/>
        </w:rPr>
        <w:drawing>
          <wp:anchor distT="0" distB="0" distL="114300" distR="114300" simplePos="0" relativeHeight="251665408" behindDoc="0" locked="0" layoutInCell="1" allowOverlap="1">
            <wp:simplePos x="0" y="0"/>
            <wp:positionH relativeFrom="column">
              <wp:posOffset>1376045</wp:posOffset>
            </wp:positionH>
            <wp:positionV relativeFrom="paragraph">
              <wp:posOffset>3068320</wp:posOffset>
            </wp:positionV>
            <wp:extent cx="2892425" cy="1295400"/>
            <wp:effectExtent l="0" t="0" r="3175" b="0"/>
            <wp:wrapThrough wrapText="bothSides">
              <wp:wrapPolygon edited="0">
                <wp:start x="0" y="0"/>
                <wp:lineTo x="0" y="21282"/>
                <wp:lineTo x="21481" y="21282"/>
                <wp:lineTo x="21481"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892425" cy="1295400"/>
                    </a:xfrm>
                    <a:prstGeom prst="rect">
                      <a:avLst/>
                    </a:prstGeom>
                  </pic:spPr>
                </pic:pic>
              </a:graphicData>
            </a:graphic>
            <wp14:sizeRelV relativeFrom="margin">
              <wp14:pctHeight>0</wp14:pctHeight>
            </wp14:sizeRelV>
          </wp:anchor>
        </w:drawing>
      </w:r>
      <w:r w:rsidR="00AF5310" w:rsidRPr="00412817">
        <w:t xml:space="preserve">Para aprender a elaborar el tŝombiach o faja tradicional </w:t>
      </w:r>
      <w:r w:rsidR="009E721B" w:rsidRPr="00412817">
        <w:t>Kamëntŝá</w:t>
      </w:r>
      <w:r w:rsidR="00AF5310" w:rsidRPr="00412817">
        <w:t>, se inicia elaborando el “</w:t>
      </w:r>
      <w:r w:rsidR="009E721B" w:rsidRPr="00412817">
        <w:t>diseño</w:t>
      </w:r>
      <w:r w:rsidR="00AF5310" w:rsidRPr="00412817">
        <w:t>”</w:t>
      </w:r>
      <w:r w:rsidR="009E721B" w:rsidRPr="00412817">
        <w:t xml:space="preserve"> de la fi</w:t>
      </w:r>
      <w:r w:rsidR="00AF5310" w:rsidRPr="00412817">
        <w:t>gura que se va a plasmar, previo a una corta investigación a los abuelos s</w:t>
      </w:r>
      <w:r w:rsidR="009E721B" w:rsidRPr="00412817">
        <w:t>obre la importancia, el signifi</w:t>
      </w:r>
      <w:r w:rsidR="00AF5310" w:rsidRPr="00412817">
        <w:t xml:space="preserve">cado, las creencias, etc., que esta figura tiene para la comunidad. </w:t>
      </w:r>
      <w:r w:rsidR="009E721B" w:rsidRPr="00412817">
        <w:t>En la figura 1</w:t>
      </w:r>
      <w:r w:rsidR="00AF5310" w:rsidRPr="00412817">
        <w:t xml:space="preserve">, se ilustra el </w:t>
      </w:r>
      <w:r w:rsidR="009E721B" w:rsidRPr="00412817">
        <w:t>diseño</w:t>
      </w:r>
      <w:r w:rsidR="00AF5310" w:rsidRPr="00412817">
        <w:t xml:space="preserve"> del Sbaruk, en lengua materna o canasto en </w:t>
      </w:r>
      <w:r w:rsidR="009E721B" w:rsidRPr="00412817">
        <w:t>español</w:t>
      </w:r>
      <w:r w:rsidR="00AF5310" w:rsidRPr="00412817">
        <w:t xml:space="preserve">, que es un objeto utilizado (hoy en </w:t>
      </w:r>
      <w:r w:rsidR="009E721B" w:rsidRPr="00412817">
        <w:t>día</w:t>
      </w:r>
      <w:r w:rsidR="00AF5310" w:rsidRPr="00412817">
        <w:t xml:space="preserve"> es poco </w:t>
      </w:r>
      <w:r w:rsidR="009E721B" w:rsidRPr="00412817">
        <w:t>común</w:t>
      </w:r>
      <w:r w:rsidR="00AF5310" w:rsidRPr="00412817">
        <w:t xml:space="preserve">) para llevar los productos que se cultivan en el </w:t>
      </w:r>
      <w:r w:rsidR="009E721B" w:rsidRPr="00412817">
        <w:t>Jajañ</w:t>
      </w:r>
      <w:r w:rsidR="00AF5310" w:rsidRPr="00412817">
        <w:t xml:space="preserve"> o chagra. Para cada “</w:t>
      </w:r>
      <w:r w:rsidR="009E721B" w:rsidRPr="00412817">
        <w:t>renglón</w:t>
      </w:r>
      <w:r w:rsidR="00AF5310" w:rsidRPr="00412817">
        <w:t>” es</w:t>
      </w:r>
      <w:r w:rsidR="009E721B" w:rsidRPr="00412817">
        <w:t>tá</w:t>
      </w:r>
      <w:r w:rsidR="00AF5310" w:rsidRPr="00412817">
        <w:t xml:space="preserve"> la descripción del paso para tejer, por ejemplo, sibiokan utataj traduce: “alza dos, deja dos, alza dos, deja dos, …”. Cabe resaltar que para el </w:t>
      </w:r>
      <w:r w:rsidR="009E721B" w:rsidRPr="00412817">
        <w:t>diseño</w:t>
      </w:r>
      <w:r w:rsidR="00AF5310" w:rsidRPr="00412817">
        <w:t xml:space="preserve"> de la “labor”</w:t>
      </w:r>
      <w:r w:rsidR="00972EC9" w:rsidRPr="00412817">
        <w:t xml:space="preserve"> (fi</w:t>
      </w:r>
      <w:r w:rsidR="00AF5310" w:rsidRPr="00412817">
        <w:t xml:space="preserve">gura del canasto, parte central roja) se consideran los “hilos” por pares. Para el segundo </w:t>
      </w:r>
      <w:r w:rsidR="009E721B" w:rsidRPr="00412817">
        <w:t>renglón</w:t>
      </w:r>
      <w:r w:rsidR="00AF5310" w:rsidRPr="00412817">
        <w:t>, Kanyaj juajames jatsbanam kantaj, kantaj juajames jatsbanam kantaj traduce: “deja uno, alza cuatro, deja cuatro y alza cuatro”.</w:t>
      </w:r>
      <w:r w:rsidR="008740B0">
        <w:t xml:space="preserve"> </w:t>
      </w:r>
      <w:r w:rsidR="00AF5310" w:rsidRPr="00412817">
        <w:t xml:space="preserve">En el transcurso de la </w:t>
      </w:r>
      <w:r w:rsidR="009E721B" w:rsidRPr="00412817">
        <w:t>elaboración</w:t>
      </w:r>
      <w:r w:rsidR="00AF5310" w:rsidRPr="00412817">
        <w:t xml:space="preserve"> de la faja, el docente apoya a los estudiantes y comparte los conocimientos tradicionales que obtuvo de generaciones pasadas, haciendo de su clase “un entorno de aprendizaje propio”. Es decir, mientras los estudiantes tejen, el docente, cuenta los relatos, creencias, etc., que sus antepasados le legaron. Aunque no necesariamente siempre es </w:t>
      </w:r>
      <w:r w:rsidR="009E721B" w:rsidRPr="00412817">
        <w:t>así</w:t>
      </w:r>
      <w:r w:rsidR="00AF5310" w:rsidRPr="00412817">
        <w:t xml:space="preserve">, pues como se dijo anteriormente, previo a la </w:t>
      </w:r>
      <w:r w:rsidR="009E721B" w:rsidRPr="00412817">
        <w:t>elaboración</w:t>
      </w:r>
      <w:r w:rsidR="00AF5310" w:rsidRPr="00412817">
        <w:t xml:space="preserve"> del </w:t>
      </w:r>
      <w:r w:rsidR="009E721B" w:rsidRPr="00412817">
        <w:t>diseño de la fi</w:t>
      </w:r>
      <w:r w:rsidR="00AF5310" w:rsidRPr="00412817">
        <w:t xml:space="preserve">gura, se hace una breve </w:t>
      </w:r>
      <w:r w:rsidR="009E721B" w:rsidRPr="00412817">
        <w:t>investigación</w:t>
      </w:r>
      <w:r w:rsidR="00AF5310" w:rsidRPr="00412817">
        <w:t xml:space="preserve">, por esa </w:t>
      </w:r>
      <w:r w:rsidR="009E721B" w:rsidRPr="00412817">
        <w:t>razón</w:t>
      </w:r>
      <w:r w:rsidR="00AF5310" w:rsidRPr="00412817">
        <w:t xml:space="preserve"> los estudiantes </w:t>
      </w:r>
      <w:r w:rsidR="009E721B" w:rsidRPr="00412817">
        <w:t>también</w:t>
      </w:r>
      <w:r w:rsidR="00AF5310" w:rsidRPr="00412817">
        <w:t xml:space="preserve"> comparten lo que sus papas, abuelos, les comentaron.</w:t>
      </w:r>
      <w:r w:rsidR="009E1634" w:rsidRPr="00412817">
        <w:t xml:space="preserve"> </w:t>
      </w:r>
    </w:p>
    <w:p w:rsidR="009E721B" w:rsidRDefault="009E721B" w:rsidP="008A7FD3">
      <w:pPr>
        <w:jc w:val="center"/>
        <w:rPr>
          <w:i/>
          <w:sz w:val="20"/>
        </w:rPr>
      </w:pPr>
    </w:p>
    <w:p w:rsidR="000A436D" w:rsidRDefault="000A436D" w:rsidP="008A7FD3">
      <w:pPr>
        <w:jc w:val="center"/>
        <w:rPr>
          <w:i/>
          <w:sz w:val="20"/>
        </w:rPr>
      </w:pPr>
    </w:p>
    <w:p w:rsidR="000A436D" w:rsidRDefault="000A436D" w:rsidP="008A7FD3">
      <w:pPr>
        <w:jc w:val="center"/>
        <w:rPr>
          <w:i/>
          <w:sz w:val="20"/>
        </w:rPr>
      </w:pPr>
    </w:p>
    <w:p w:rsidR="000A436D" w:rsidRDefault="000A436D" w:rsidP="008A7FD3">
      <w:pPr>
        <w:jc w:val="center"/>
        <w:rPr>
          <w:i/>
          <w:sz w:val="20"/>
        </w:rPr>
      </w:pPr>
    </w:p>
    <w:p w:rsidR="000A436D" w:rsidRDefault="000A436D" w:rsidP="008A7FD3">
      <w:pPr>
        <w:jc w:val="center"/>
        <w:rPr>
          <w:i/>
          <w:sz w:val="20"/>
        </w:rPr>
      </w:pPr>
    </w:p>
    <w:p w:rsidR="008740B0" w:rsidRDefault="008740B0" w:rsidP="008A7FD3">
      <w:pPr>
        <w:jc w:val="center"/>
        <w:rPr>
          <w:i/>
          <w:sz w:val="20"/>
        </w:rPr>
      </w:pPr>
    </w:p>
    <w:p w:rsidR="008740B0" w:rsidRDefault="008740B0" w:rsidP="008A7FD3">
      <w:pPr>
        <w:jc w:val="center"/>
        <w:rPr>
          <w:i/>
          <w:sz w:val="20"/>
        </w:rPr>
      </w:pPr>
    </w:p>
    <w:p w:rsidR="008740B0" w:rsidRDefault="004D0B42" w:rsidP="008A7FD3">
      <w:pPr>
        <w:jc w:val="center"/>
        <w:rPr>
          <w:i/>
          <w:sz w:val="20"/>
        </w:rPr>
      </w:pPr>
      <w:r>
        <w:rPr>
          <w:i/>
          <w:noProof/>
          <w:sz w:val="20"/>
          <w:lang w:val="es-CO" w:eastAsia="es-CO"/>
        </w:rPr>
        <mc:AlternateContent>
          <mc:Choice Requires="wps">
            <w:drawing>
              <wp:anchor distT="0" distB="0" distL="114300" distR="114300" simplePos="0" relativeHeight="251665408" behindDoc="1" locked="0" layoutInCell="1" allowOverlap="1">
                <wp:simplePos x="0" y="0"/>
                <wp:positionH relativeFrom="column">
                  <wp:posOffset>-7620</wp:posOffset>
                </wp:positionH>
                <wp:positionV relativeFrom="paragraph">
                  <wp:posOffset>39370</wp:posOffset>
                </wp:positionV>
                <wp:extent cx="5915660" cy="382270"/>
                <wp:effectExtent l="0" t="0" r="8890" b="0"/>
                <wp:wrapNone/>
                <wp:docPr id="3" name="Cuadro de texto 3"/>
                <wp:cNvGraphicFramePr/>
                <a:graphic xmlns:a="http://schemas.openxmlformats.org/drawingml/2006/main">
                  <a:graphicData uri="http://schemas.microsoft.com/office/word/2010/wordprocessingShape">
                    <wps:wsp>
                      <wps:cNvSpPr txBox="1"/>
                      <wps:spPr>
                        <a:xfrm>
                          <a:off x="0" y="0"/>
                          <a:ext cx="5915660" cy="382270"/>
                        </a:xfrm>
                        <a:prstGeom prst="rect">
                          <a:avLst/>
                        </a:prstGeom>
                        <a:solidFill>
                          <a:prstClr val="white"/>
                        </a:solidFill>
                        <a:ln>
                          <a:noFill/>
                        </a:ln>
                      </wps:spPr>
                      <wps:txbx>
                        <w:txbxContent>
                          <w:p w:rsidR="008100B1" w:rsidRPr="008100B1" w:rsidRDefault="008100B1" w:rsidP="008100B1">
                            <w:pPr>
                              <w:pStyle w:val="Descripcin"/>
                              <w:jc w:val="center"/>
                              <w:rPr>
                                <w:noProof/>
                                <w:color w:val="000000" w:themeColor="text1"/>
                                <w:sz w:val="22"/>
                                <w:szCs w:val="24"/>
                              </w:rPr>
                            </w:pPr>
                            <w:r w:rsidRPr="008100B1">
                              <w:rPr>
                                <w:color w:val="000000" w:themeColor="text1"/>
                                <w:sz w:val="20"/>
                              </w:rPr>
                              <w:t>Figura1." Trabajo realizado por estudiantes del grado once en el año 2013 en acompañamiento de la docente Clementina Chicunqu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Cuadro de texto 3" o:spid="_x0000_s1026" type="#_x0000_t202" style="position:absolute;left:0;text-align:left;margin-left:-.6pt;margin-top:3.1pt;width:465.8pt;height:30.1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" stroked="f">
                <v:textbox inset="0,0,0,0">
                  <w:txbxContent>
                    <w:p w:rsidR="008100B1" w:rsidRPr="008100B1" w:rsidRDefault="008100B1" w:rsidP="008100B1">
                      <w:pPr>
                        <w:pStyle w:val="Descripcin"/>
                        <w:jc w:val="center"/>
                        <w:rPr>
                          <w:noProof/>
                          <w:color w:val="000000" w:themeColor="text1"/>
                          <w:sz w:val="22"/>
                          <w:szCs w:val="24"/>
                        </w:rPr>
                      </w:pPr>
                      <w:r w:rsidRPr="008100B1">
                        <w:rPr>
                          <w:color w:val="000000" w:themeColor="text1"/>
                          <w:sz w:val="20"/>
                        </w:rPr>
                        <w:t>Figura1." Trabajo realizado por estudiantes del grado once en el año 2013 en acompañamiento de la docente Clementina Chicunque"</w:t>
                      </w:r>
                    </w:p>
                  </w:txbxContent>
                </v:textbox>
              </v:shape>
            </w:pict>
          </mc:Fallback>
        </mc:AlternateContent>
      </w:r>
    </w:p>
    <w:p w:rsidR="00761C3A" w:rsidRPr="00412817" w:rsidRDefault="009F539C" w:rsidP="00B93EE3">
      <w:pPr>
        <w:pStyle w:val="Texto"/>
        <w:spacing w:before="120" w:after="120" w:line="276" w:lineRule="auto"/>
        <w:ind w:firstLine="567"/>
      </w:pPr>
      <w:r w:rsidRPr="00412817">
        <w:lastRenderedPageBreak/>
        <w:t>Por otra parte</w:t>
      </w:r>
      <w:r w:rsidR="00380B48" w:rsidRPr="00412817">
        <w:t xml:space="preserve">, en la comunidad </w:t>
      </w:r>
      <w:r w:rsidR="001D40EA" w:rsidRPr="00412817">
        <w:t>Kamëntšá</w:t>
      </w:r>
      <w:r w:rsidR="00380B48" w:rsidRPr="00412817">
        <w:t xml:space="preserve">, existen diversas creencias, sobre el conteo, por </w:t>
      </w:r>
      <w:r w:rsidR="001D40EA" w:rsidRPr="00412817">
        <w:t>ejemplo,</w:t>
      </w:r>
      <w:r w:rsidR="00380B48" w:rsidRPr="00412817">
        <w:t xml:space="preserve"> los mayores dicen que contar las estrellas en la noche es malo, pues cuando muera, quien las cuenta, lo pondrán a contar harina.</w:t>
      </w:r>
      <w:r w:rsidR="00786F64" w:rsidRPr="00412817">
        <w:t xml:space="preserve"> </w:t>
      </w:r>
      <w:r w:rsidR="00380B48" w:rsidRPr="00412817">
        <w:t>En resumen, aunque existen ya elementos etnomatemáticos en el currículo,</w:t>
      </w:r>
      <w:r w:rsidR="001D40EA" w:rsidRPr="00412817">
        <w:t xml:space="preserve"> muchos relacionados con las actividades </w:t>
      </w:r>
      <w:r w:rsidR="00786F64" w:rsidRPr="00412817">
        <w:t xml:space="preserve">universales propuestas por </w:t>
      </w:r>
      <w:r w:rsidR="00412817">
        <w:t>Bishop</w:t>
      </w:r>
      <w:r w:rsidR="00786F64" w:rsidRPr="00412817">
        <w:t xml:space="preserve"> </w:t>
      </w:r>
      <w:r w:rsidR="00412817">
        <w:t>(</w:t>
      </w:r>
      <w:r w:rsidR="00786F64" w:rsidRPr="00412817">
        <w:t>1999),</w:t>
      </w:r>
      <w:r w:rsidR="00380B48" w:rsidRPr="00412817">
        <w:t xml:space="preserve"> se hace necesario iniciar un proceso de indagación para responder a cuestiones como: ¿Cuál es el pensamiento geométrico de la comunidad </w:t>
      </w:r>
      <w:r w:rsidR="001D40EA" w:rsidRPr="00412817">
        <w:t>Kamëntšá</w:t>
      </w:r>
      <w:r w:rsidR="00380B48" w:rsidRPr="00412817">
        <w:t>, en particular, el que</w:t>
      </w:r>
      <w:r w:rsidR="002D7DB2" w:rsidRPr="00412817">
        <w:t xml:space="preserve"> se trabaja en el Colegio Bilingüe</w:t>
      </w:r>
      <w:r w:rsidR="00380B48" w:rsidRPr="00412817">
        <w:t xml:space="preserve">? ¿Cómo diseñar actividades para el aula de clase desde una perspectiva etnomatemática, considerando los elementos culturales de los </w:t>
      </w:r>
      <w:r w:rsidR="001D40EA" w:rsidRPr="00412817">
        <w:t>Kamëntšá</w:t>
      </w:r>
      <w:r w:rsidR="00244094" w:rsidRPr="00412817">
        <w:t>?</w:t>
      </w:r>
    </w:p>
    <w:p w:rsidR="00A55BA9" w:rsidRPr="00412817" w:rsidRDefault="00A55BA9" w:rsidP="00761C3A">
      <w:pPr>
        <w:pStyle w:val="Texto"/>
        <w:spacing w:before="120" w:after="120"/>
        <w:ind w:firstLine="0"/>
        <w:rPr>
          <w:b/>
        </w:rPr>
      </w:pPr>
      <w:r w:rsidRPr="00412817">
        <w:rPr>
          <w:b/>
        </w:rPr>
        <w:t>Conclu</w:t>
      </w:r>
      <w:r w:rsidR="00761C3A" w:rsidRPr="00412817">
        <w:rPr>
          <w:b/>
        </w:rPr>
        <w:t>siones</w:t>
      </w:r>
    </w:p>
    <w:p w:rsidR="007B693D" w:rsidRPr="00412817" w:rsidRDefault="007B693D" w:rsidP="007B693D">
      <w:pPr>
        <w:pStyle w:val="Texto"/>
        <w:spacing w:before="120" w:after="120" w:line="276" w:lineRule="auto"/>
        <w:ind w:firstLine="567"/>
      </w:pPr>
      <w:r w:rsidRPr="00412817">
        <w:t xml:space="preserve">Actualmente tanto </w:t>
      </w:r>
      <w:r w:rsidR="00B06A7F" w:rsidRPr="00412817">
        <w:t>el Colegio</w:t>
      </w:r>
      <w:r w:rsidRPr="00412817">
        <w:t xml:space="preserve"> </w:t>
      </w:r>
      <w:r w:rsidR="00B06A7F" w:rsidRPr="00412817">
        <w:t>B</w:t>
      </w:r>
      <w:r w:rsidRPr="00412817">
        <w:t xml:space="preserve">ilingüe como la misma comunidad Kamëntŝá, se enfrentan a un grave problema que </w:t>
      </w:r>
      <w:r w:rsidR="008740B0">
        <w:t>se enmarca</w:t>
      </w:r>
      <w:r w:rsidRPr="00412817">
        <w:t xml:space="preserve"> dentro de lo lingüístico. El problema radica en que la mayoría de niños y jóvenes Kamëntŝá poseen mínimas competencias para la comprensión en lengua Kamëntŝá (entienden la lengua materna); mientras que la competencia para la producción es casi nula (no todos). Frente a esto, como se pudo evidenciar, </w:t>
      </w:r>
      <w:r w:rsidR="00B06A7F" w:rsidRPr="00412817">
        <w:t>en el Colegio Bilingüe</w:t>
      </w:r>
      <w:r w:rsidRPr="00412817">
        <w:t xml:space="preserve">, se trabajan los saberes propios desde las áreas de la cultura, establecidas en </w:t>
      </w:r>
      <w:r w:rsidR="008740B0">
        <w:t xml:space="preserve">su PEI </w:t>
      </w:r>
      <w:r w:rsidRPr="00412817">
        <w:t>a través de diferentes estrategias que confluyen hacia un mismo fin, la educación intercultural de los niños y jóvenes de la comunidad Kamëntŝá desde su misma cosmovisión y pensamiento ancestral.</w:t>
      </w:r>
      <w:r w:rsidR="0022066B" w:rsidRPr="00412817">
        <w:t xml:space="preserve"> </w:t>
      </w:r>
      <w:r w:rsidRPr="00412817">
        <w:t xml:space="preserve">En ese sentido, según Patiño </w:t>
      </w:r>
      <w:r w:rsidR="00412817">
        <w:t>(</w:t>
      </w:r>
      <w:r w:rsidRPr="00412817">
        <w:t>2004), la idea de que los centros educativos sean productivos, auto sostenibles e incluyan prácticas tradicionales de producción va calando poco a poco también en las comunidades indígenas. Es una manera de hacer interculturalidad en lo concreto y para beneficio general. Además, se puede considerar los estándares, o los currículos nacionales como una guía referencial para las instituciones educativas, sin embargo, como se mencionó anteriormente, gracias a la Ley General de Educación de 1994, las institucion</w:t>
      </w:r>
      <w:r w:rsidR="00B06A7F" w:rsidRPr="00412817">
        <w:t>es educativas, en este caso, el Colegio Bilingüe</w:t>
      </w:r>
      <w:r w:rsidRPr="00412817">
        <w:t xml:space="preserve">, tiene autonomía para establecer su horizonte institucional, de acuerdo a sus necesidades y cosmovisión propia. </w:t>
      </w:r>
      <w:r w:rsidR="00244094" w:rsidRPr="00412817">
        <w:t xml:space="preserve">Por lo que pensamos que </w:t>
      </w:r>
      <w:r w:rsidRPr="00412817">
        <w:t>la construcción de un Proyecto Educativo Comunitario, donde no solo intervienen directivos, administrativos y docentes, sino también personas de la misma comunidad, el gobierno tradicional Kamëntŝá, y organizaciones que coadyuven en la pervivencia de los saberes tradicionales Kamëntŝá</w:t>
      </w:r>
      <w:r w:rsidR="00244094" w:rsidRPr="00412817">
        <w:t>; es una manera de contribuir hacia el fortalecimiento de la educación intercultural bilingüe</w:t>
      </w:r>
      <w:r w:rsidRPr="00412817">
        <w:t xml:space="preserve">. </w:t>
      </w:r>
      <w:r w:rsidR="00244094" w:rsidRPr="00412817">
        <w:t>En particular, pensamos</w:t>
      </w:r>
      <w:r w:rsidRPr="00412817">
        <w:t xml:space="preserve"> en que incluir las etnomatemáticas en el proyecto educativo comunitario, en el currículo y en el aula de clase, como plantea</w:t>
      </w:r>
      <w:r w:rsidR="00602A35" w:rsidRPr="00412817">
        <w:t xml:space="preserve">n Peña-Rincón </w:t>
      </w:r>
      <w:r w:rsidR="00412817">
        <w:t>y</w:t>
      </w:r>
      <w:r w:rsidR="0061170C">
        <w:t xml:space="preserve"> Blanco-Álvarez</w:t>
      </w:r>
      <w:r w:rsidR="00602A35" w:rsidRPr="00412817">
        <w:t xml:space="preserve"> </w:t>
      </w:r>
      <w:r w:rsidR="0061170C">
        <w:t>(</w:t>
      </w:r>
      <w:r w:rsidRPr="00412817">
        <w:t xml:space="preserve">2015), permite ampliar la comprensión de las matemáticas y hacer de la escuela un espacio incluyente y valorador de </w:t>
      </w:r>
      <w:r w:rsidR="008740B0">
        <w:t>la diversidad sociocultural. T</w:t>
      </w:r>
      <w:r w:rsidRPr="00412817">
        <w:t xml:space="preserve">endría sentido hablar de una formalización de los saberes tradicionales presentes en las prácticas culturales de la comunidad Kamëntŝá, implementadas en el Colegio Bilingüe mediante la enseñanza de las áreas tradicionales. </w:t>
      </w:r>
    </w:p>
    <w:p w:rsidR="00CB2C7A" w:rsidRPr="00412817" w:rsidRDefault="00CE0B6E" w:rsidP="007B693D">
      <w:pPr>
        <w:pStyle w:val="Texto"/>
        <w:spacing w:before="120" w:after="120" w:line="276" w:lineRule="auto"/>
        <w:ind w:firstLine="567"/>
      </w:pPr>
      <w:r w:rsidRPr="00412817">
        <w:t>De lo anterior,</w:t>
      </w:r>
      <w:r w:rsidR="007B693D" w:rsidRPr="00412817">
        <w:t xml:space="preserve"> </w:t>
      </w:r>
      <w:r w:rsidR="00412817">
        <w:t xml:space="preserve">Peña-Rincón y Blanco Álvarez (2015) </w:t>
      </w:r>
      <w:r w:rsidR="007B693D" w:rsidRPr="00412817">
        <w:t xml:space="preserve">señalan que la estructura didáctica </w:t>
      </w:r>
      <w:r w:rsidR="0061170C">
        <w:t xml:space="preserve">que exponen </w:t>
      </w:r>
      <w:proofErr w:type="spellStart"/>
      <w:r w:rsidR="007B693D" w:rsidRPr="00412817">
        <w:t>Johsua</w:t>
      </w:r>
      <w:proofErr w:type="spellEnd"/>
      <w:r w:rsidR="007B693D" w:rsidRPr="00412817">
        <w:t xml:space="preserve"> y </w:t>
      </w:r>
      <w:proofErr w:type="spellStart"/>
      <w:r w:rsidR="007B693D" w:rsidRPr="00412817">
        <w:t>Dupin</w:t>
      </w:r>
      <w:proofErr w:type="spellEnd"/>
      <w:r w:rsidR="007B693D" w:rsidRPr="00412817">
        <w:t xml:space="preserve">, </w:t>
      </w:r>
      <w:r w:rsidR="0061170C">
        <w:t>(</w:t>
      </w:r>
      <w:r w:rsidR="007B693D" w:rsidRPr="00412817">
        <w:t>1993) Saber Matemático- Estudiante- Maestro, los tres agentes en conexión, para trabajar la enseñanza y aprendizaje de las matemáticas desde la Etnomatemática, es obsoleta, ésta debe enfrentarse a nuevos desafíos</w:t>
      </w:r>
      <w:r w:rsidR="008740B0">
        <w:t>:</w:t>
      </w:r>
      <w:r w:rsidR="007B693D" w:rsidRPr="00412817">
        <w:t xml:space="preserve"> entre los que a groso modo se pueden mencionar: </w:t>
      </w:r>
      <w:r w:rsidR="007B693D" w:rsidRPr="00412817">
        <w:lastRenderedPageBreak/>
        <w:t xml:space="preserve">El saber se ve desafiado a reconocer la existencia de una amplia diversidad de pensamientos matemáticos en el mundo. El estudiante se ve desafiado a reconocer y valorar la pluriculturalidad en las matemáticas, y respetar de la diversidad de pensamientos matemáticos. El educador se ve desafiado </w:t>
      </w:r>
      <w:r w:rsidR="008740B0">
        <w:t>a f</w:t>
      </w:r>
      <w:r w:rsidR="007B693D" w:rsidRPr="00412817">
        <w:t xml:space="preserve">ortalecer la idea de maestro-investigador, es decir, un maestro que en su práctica docente sea sensible a las problemáticas presentadas en el aula de matemáticas, y a partir de la sistematización, el análisis y la discusión de estas con un grupo de colegas, a la luz de marcos teóricos de la educación matemática plantee soluciones y las socialice en encuentros. </w:t>
      </w:r>
      <w:r w:rsidRPr="00412817">
        <w:t>Actualmente, se continúa con el proceso investigativo, el cual se dirige hacia una formalización de los saberes etnomatemáticos congelados en la faja tradicional y posteriormente a la problematización de estos saberes y su implementación en el aula de clase. Creemos e</w:t>
      </w:r>
      <w:r w:rsidR="007B693D" w:rsidRPr="00412817">
        <w:t>n un sentido amplio</w:t>
      </w:r>
      <w:r w:rsidRPr="00412817">
        <w:t xml:space="preserve"> que</w:t>
      </w:r>
      <w:r w:rsidR="007B693D" w:rsidRPr="00412817">
        <w:t>, al enfocar los procesos de aprendizaje y de enseñanza de las matemáticas desde el enfoque cultural, se aporta al fortalecimiento del Proyecto Educativo Institucional de la Institución Educativa Rural Bilingüe Artesanal Kamëntŝá</w:t>
      </w:r>
      <w:r w:rsidRPr="00412817">
        <w:t>.</w:t>
      </w:r>
      <w:r w:rsidR="00CB2C7A" w:rsidRPr="00412817">
        <w:t xml:space="preserve"> </w:t>
      </w:r>
    </w:p>
    <w:p w:rsidR="00E92EDD" w:rsidRPr="00412817" w:rsidRDefault="003B043F" w:rsidP="00761C3A">
      <w:pPr>
        <w:pStyle w:val="Texto"/>
        <w:spacing w:before="120" w:after="120" w:line="276" w:lineRule="auto"/>
        <w:ind w:firstLine="0"/>
        <w:rPr>
          <w:b/>
        </w:rPr>
      </w:pPr>
      <w:r w:rsidRPr="00412817">
        <w:rPr>
          <w:b/>
        </w:rPr>
        <w:t>R</w:t>
      </w:r>
      <w:r w:rsidR="006812FA" w:rsidRPr="00412817">
        <w:rPr>
          <w:b/>
        </w:rPr>
        <w:t>eferencias</w:t>
      </w:r>
    </w:p>
    <w:p w:rsidR="00447511" w:rsidRPr="00412817" w:rsidRDefault="00447511" w:rsidP="00784FBF">
      <w:pPr>
        <w:pStyle w:val="NormalWeb"/>
        <w:spacing w:before="120" w:beforeAutospacing="0" w:after="120" w:afterAutospacing="0"/>
        <w:ind w:left="709" w:hanging="709"/>
        <w:jc w:val="both"/>
      </w:pPr>
      <w:r w:rsidRPr="00412817">
        <w:t xml:space="preserve">Bishop, A. (1999). </w:t>
      </w:r>
      <w:r w:rsidRPr="00412817">
        <w:rPr>
          <w:rStyle w:val="nfasis"/>
        </w:rPr>
        <w:t>Enculturación matemática: La educación matemática desde una perspectiva cultural.</w:t>
      </w:r>
      <w:r w:rsidRPr="00412817">
        <w:t xml:space="preserve"> (G. </w:t>
      </w:r>
      <w:proofErr w:type="spellStart"/>
      <w:r w:rsidRPr="00412817">
        <w:t>Sanchez</w:t>
      </w:r>
      <w:proofErr w:type="spellEnd"/>
      <w:r w:rsidRPr="00412817">
        <w:t xml:space="preserve"> </w:t>
      </w:r>
      <w:proofErr w:type="spellStart"/>
      <w:r w:rsidRPr="00412817">
        <w:t>Barberán</w:t>
      </w:r>
      <w:proofErr w:type="spellEnd"/>
      <w:r w:rsidRPr="00412817">
        <w:t>, Trad.) Barcelona: Ediciones Paidós Ibérica.</w:t>
      </w:r>
    </w:p>
    <w:p w:rsidR="007D4901" w:rsidRPr="00412817" w:rsidRDefault="007D4901" w:rsidP="007D4901">
      <w:pPr>
        <w:spacing w:before="120" w:after="120"/>
        <w:ind w:left="709" w:hanging="709"/>
        <w:jc w:val="both"/>
      </w:pPr>
      <w:r w:rsidRPr="00412817">
        <w:t xml:space="preserve">Colegio Bilingüe Artesanal Camëntsá. (2017). </w:t>
      </w:r>
      <w:r w:rsidRPr="00412817">
        <w:rPr>
          <w:i/>
        </w:rPr>
        <w:t>Plan de estudios área de Matemáticas, grados: preescolar a undécimo.</w:t>
      </w:r>
      <w:r w:rsidRPr="00412817">
        <w:t xml:space="preserve"> Sibundoy: Documento institucional</w:t>
      </w:r>
      <w:r w:rsidR="00412817" w:rsidRPr="00412817">
        <w:t>.</w:t>
      </w:r>
    </w:p>
    <w:p w:rsidR="00412817" w:rsidRPr="00412817" w:rsidRDefault="00412817" w:rsidP="007D4901">
      <w:pPr>
        <w:spacing w:before="120" w:after="120"/>
        <w:ind w:left="709" w:hanging="709"/>
        <w:jc w:val="both"/>
      </w:pPr>
      <w:proofErr w:type="spellStart"/>
      <w:r w:rsidRPr="00412817">
        <w:rPr>
          <w:sz w:val="23"/>
          <w:szCs w:val="23"/>
        </w:rPr>
        <w:t>D’Ambrosio</w:t>
      </w:r>
      <w:proofErr w:type="spellEnd"/>
      <w:r w:rsidRPr="00412817">
        <w:rPr>
          <w:sz w:val="23"/>
          <w:szCs w:val="23"/>
        </w:rPr>
        <w:t xml:space="preserve">, U. (2014). </w:t>
      </w:r>
      <w:r w:rsidRPr="00412817">
        <w:rPr>
          <w:i/>
          <w:iCs/>
          <w:sz w:val="23"/>
          <w:szCs w:val="23"/>
        </w:rPr>
        <w:t xml:space="preserve">ETNOMATEMÁTICAS, Entre las tradiciones y la modernidad. </w:t>
      </w:r>
      <w:r w:rsidRPr="00412817">
        <w:rPr>
          <w:sz w:val="23"/>
          <w:szCs w:val="23"/>
        </w:rPr>
        <w:t>(1st ed.). Madrid: Díaz de Santos, S.A.</w:t>
      </w:r>
    </w:p>
    <w:p w:rsidR="008645A1" w:rsidRPr="00412817" w:rsidRDefault="008645A1" w:rsidP="00784FBF">
      <w:pPr>
        <w:spacing w:before="120" w:after="120"/>
        <w:ind w:left="709" w:hanging="709"/>
        <w:jc w:val="both"/>
      </w:pPr>
      <w:proofErr w:type="spellStart"/>
      <w:r w:rsidRPr="00412817">
        <w:t>Johsua</w:t>
      </w:r>
      <w:proofErr w:type="spellEnd"/>
      <w:r w:rsidRPr="00412817">
        <w:t xml:space="preserve">, S. y </w:t>
      </w:r>
      <w:proofErr w:type="spellStart"/>
      <w:r w:rsidRPr="00412817">
        <w:t>Dupin</w:t>
      </w:r>
      <w:proofErr w:type="spellEnd"/>
      <w:r w:rsidRPr="00412817">
        <w:t xml:space="preserve">, J. (1993). </w:t>
      </w:r>
      <w:proofErr w:type="spellStart"/>
      <w:r w:rsidRPr="00412817">
        <w:rPr>
          <w:i/>
        </w:rPr>
        <w:t>Introduction</w:t>
      </w:r>
      <w:proofErr w:type="spellEnd"/>
      <w:r w:rsidRPr="00412817">
        <w:rPr>
          <w:i/>
        </w:rPr>
        <w:t xml:space="preserve"> à la </w:t>
      </w:r>
      <w:proofErr w:type="spellStart"/>
      <w:r w:rsidRPr="00412817">
        <w:rPr>
          <w:i/>
        </w:rPr>
        <w:t>didactique</w:t>
      </w:r>
      <w:proofErr w:type="spellEnd"/>
      <w:r w:rsidRPr="00412817">
        <w:rPr>
          <w:i/>
        </w:rPr>
        <w:t xml:space="preserve"> des </w:t>
      </w:r>
      <w:proofErr w:type="spellStart"/>
      <w:r w:rsidRPr="00412817">
        <w:rPr>
          <w:i/>
        </w:rPr>
        <w:t>sciences</w:t>
      </w:r>
      <w:proofErr w:type="spellEnd"/>
      <w:r w:rsidRPr="00412817">
        <w:rPr>
          <w:i/>
        </w:rPr>
        <w:t xml:space="preserve"> et des </w:t>
      </w:r>
      <w:proofErr w:type="spellStart"/>
      <w:r w:rsidRPr="00412817">
        <w:rPr>
          <w:i/>
        </w:rPr>
        <w:t>ma</w:t>
      </w:r>
      <w:r w:rsidRPr="00412817">
        <w:rPr>
          <w:i/>
        </w:rPr>
        <w:softHyphen/>
        <w:t>tématiques</w:t>
      </w:r>
      <w:proofErr w:type="spellEnd"/>
      <w:r w:rsidRPr="00412817">
        <w:rPr>
          <w:i/>
        </w:rPr>
        <w:t>.</w:t>
      </w:r>
      <w:r w:rsidRPr="00412817">
        <w:t xml:space="preserve"> Paris, </w:t>
      </w:r>
      <w:proofErr w:type="spellStart"/>
      <w:r w:rsidRPr="00412817">
        <w:t>Presses</w:t>
      </w:r>
      <w:proofErr w:type="spellEnd"/>
      <w:r w:rsidRPr="00412817">
        <w:t xml:space="preserve"> </w:t>
      </w:r>
      <w:proofErr w:type="spellStart"/>
      <w:r w:rsidRPr="00412817">
        <w:t>Universitaires</w:t>
      </w:r>
      <w:proofErr w:type="spellEnd"/>
      <w:r w:rsidRPr="00412817">
        <w:t xml:space="preserve"> de France.</w:t>
      </w:r>
    </w:p>
    <w:p w:rsidR="008740B0" w:rsidRDefault="008645A1" w:rsidP="00784FBF">
      <w:pPr>
        <w:spacing w:before="120" w:after="120"/>
        <w:ind w:left="709" w:hanging="709"/>
        <w:jc w:val="both"/>
      </w:pPr>
      <w:r w:rsidRPr="00412817">
        <w:t xml:space="preserve">Ministerio de Educación Nacional-MEN (1994a). </w:t>
      </w:r>
      <w:r w:rsidRPr="00412817">
        <w:rPr>
          <w:i/>
        </w:rPr>
        <w:t>Ley General de Educación 115</w:t>
      </w:r>
      <w:r w:rsidRPr="00412817">
        <w:t>. Bogotá: Imprenta Nacional de Colombia.</w:t>
      </w:r>
    </w:p>
    <w:p w:rsidR="004D0B42" w:rsidRPr="009F2C16" w:rsidRDefault="004D0B42" w:rsidP="004D0B42">
      <w:pPr>
        <w:spacing w:before="120" w:after="120"/>
        <w:ind w:left="709" w:hanging="709"/>
        <w:jc w:val="both"/>
      </w:pPr>
      <w:r>
        <w:t xml:space="preserve">Ministerio de Educación Nacional-MEN (1994b). </w:t>
      </w:r>
      <w:r w:rsidRPr="009F2C16">
        <w:t xml:space="preserve">Decreto </w:t>
      </w:r>
      <w:r>
        <w:t xml:space="preserve">1860 de </w:t>
      </w:r>
      <w:r w:rsidRPr="009F2C16">
        <w:t>3 de agosto de 1994</w:t>
      </w:r>
      <w:r>
        <w:t xml:space="preserve">. Santa </w:t>
      </w:r>
      <w:proofErr w:type="spellStart"/>
      <w:r>
        <w:t>Fé</w:t>
      </w:r>
      <w:proofErr w:type="spellEnd"/>
      <w:r>
        <w:t xml:space="preserve"> de Bogotá</w:t>
      </w:r>
    </w:p>
    <w:p w:rsidR="008645A1" w:rsidRPr="00412817" w:rsidRDefault="008645A1" w:rsidP="00784FBF">
      <w:pPr>
        <w:spacing w:before="120" w:after="120"/>
        <w:ind w:left="709" w:hanging="709"/>
        <w:jc w:val="both"/>
      </w:pPr>
      <w:bookmarkStart w:id="0" w:name="_GoBack"/>
      <w:bookmarkEnd w:id="0"/>
      <w:r w:rsidRPr="00412817">
        <w:t>Patiño, E. (2004). </w:t>
      </w:r>
      <w:r w:rsidRPr="00412817">
        <w:rPr>
          <w:i/>
        </w:rPr>
        <w:t>Estado del arte de la etnoeducación en Colombia con énfasis en política pública</w:t>
      </w:r>
      <w:r w:rsidRPr="00412817">
        <w:t>. Bogotá: Ministerio de Educación Nacional.</w:t>
      </w:r>
    </w:p>
    <w:p w:rsidR="0022066B" w:rsidRPr="00412817" w:rsidRDefault="004C0DD3" w:rsidP="00412817">
      <w:pPr>
        <w:spacing w:before="120" w:after="120"/>
        <w:ind w:left="709" w:hanging="709"/>
        <w:jc w:val="both"/>
      </w:pPr>
      <w:r>
        <w:t>Peña-Rincón, P., y</w:t>
      </w:r>
      <w:r w:rsidR="008645A1" w:rsidRPr="00412817">
        <w:t xml:space="preserve"> Blanco-Álvarez, H. (2015). Reflexiones sobre cultura, currículo y etnomatemáticas. In K. de la Garza &amp; R. Cortina (Eds.), </w:t>
      </w:r>
      <w:r w:rsidR="008645A1" w:rsidRPr="00412817">
        <w:rPr>
          <w:i/>
        </w:rPr>
        <w:t>Educación, pueblos indígenas e interculturalidad en América Latina</w:t>
      </w:r>
      <w:r w:rsidR="008645A1" w:rsidRPr="00412817">
        <w:t xml:space="preserve"> (pp. 213–246). Quito: Ediciones Abya-Yala.</w:t>
      </w:r>
    </w:p>
    <w:p w:rsidR="00B06A7F" w:rsidRDefault="00B06A7F" w:rsidP="00784FBF">
      <w:pPr>
        <w:spacing w:before="120" w:after="120"/>
        <w:ind w:left="709" w:hanging="709"/>
        <w:jc w:val="both"/>
      </w:pPr>
      <w:r w:rsidRPr="00412817">
        <w:t xml:space="preserve">Peralta Martínez, C. (2009). </w:t>
      </w:r>
      <w:r w:rsidRPr="00803D06">
        <w:rPr>
          <w:i/>
        </w:rPr>
        <w:t>Etnografía y métodos etnográficos</w:t>
      </w:r>
      <w:r w:rsidRPr="00412817">
        <w:t>. </w:t>
      </w:r>
      <w:r w:rsidRPr="00803D06">
        <w:rPr>
          <w:iCs/>
        </w:rPr>
        <w:t>Análisis. Revista Colombiana de Humanidades,</w:t>
      </w:r>
      <w:r w:rsidRPr="00412817">
        <w:rPr>
          <w:i/>
          <w:iCs/>
        </w:rPr>
        <w:t> </w:t>
      </w:r>
      <w:r w:rsidRPr="00412817">
        <w:t>(74), 33-52.</w:t>
      </w:r>
    </w:p>
    <w:p w:rsidR="004C0DD3" w:rsidRPr="008645A1" w:rsidRDefault="004C0DD3" w:rsidP="00784FBF">
      <w:pPr>
        <w:spacing w:before="120" w:after="120"/>
        <w:ind w:left="709" w:hanging="709"/>
        <w:jc w:val="both"/>
      </w:pPr>
    </w:p>
    <w:sectPr w:rsidR="004C0DD3" w:rsidRPr="008645A1" w:rsidSect="00433673">
      <w:type w:val="continuous"/>
      <w:pgSz w:w="12240" w:h="15840"/>
      <w:pgMar w:top="1985" w:right="1418" w:bottom="1276" w:left="1418" w:header="709" w:footer="709" w:gutter="0"/>
      <w:cols w:space="708"/>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2FF8" w:rsidRDefault="004F2FF8">
      <w:r>
        <w:separator/>
      </w:r>
    </w:p>
  </w:endnote>
  <w:endnote w:type="continuationSeparator" w:id="0">
    <w:p w:rsidR="004F2FF8" w:rsidRDefault="004F2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Trebuchet MS">
    <w:panose1 w:val="020B0603020202020204"/>
    <w:charset w:val="00"/>
    <w:family w:val="swiss"/>
    <w:pitch w:val="variable"/>
    <w:sig w:usb0="000006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Arial Rounded MT Bold">
    <w:panose1 w:val="020F070403050403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3673" w:rsidRPr="00433673" w:rsidRDefault="00433673">
    <w:pPr>
      <w:pStyle w:val="Piedepgina"/>
      <w:jc w:val="center"/>
      <w:rPr>
        <w:sz w:val="20"/>
        <w:szCs w:val="20"/>
      </w:rPr>
    </w:pPr>
    <w:r w:rsidRPr="00433673">
      <w:rPr>
        <w:sz w:val="20"/>
        <w:szCs w:val="20"/>
      </w:rPr>
      <w:fldChar w:fldCharType="begin"/>
    </w:r>
    <w:r w:rsidRPr="00433673">
      <w:rPr>
        <w:sz w:val="20"/>
        <w:szCs w:val="20"/>
      </w:rPr>
      <w:instrText>PAGE   \* MERGEFORMAT</w:instrText>
    </w:r>
    <w:r w:rsidRPr="00433673">
      <w:rPr>
        <w:sz w:val="20"/>
        <w:szCs w:val="20"/>
      </w:rPr>
      <w:fldChar w:fldCharType="separate"/>
    </w:r>
    <w:r w:rsidR="004D0B42" w:rsidRPr="004D0B42">
      <w:rPr>
        <w:noProof/>
        <w:sz w:val="20"/>
        <w:szCs w:val="20"/>
        <w:lang w:val="pt-BR"/>
      </w:rPr>
      <w:t>6</w:t>
    </w:r>
    <w:r w:rsidRPr="00433673">
      <w:rPr>
        <w:sz w:val="20"/>
        <w:szCs w:val="20"/>
      </w:rPr>
      <w:fldChar w:fldCharType="end"/>
    </w:r>
  </w:p>
  <w:p w:rsidR="006E4564" w:rsidRPr="00FD5CE7" w:rsidRDefault="00803A05" w:rsidP="00FD5CE7">
    <w:pPr>
      <w:pStyle w:val="Piedepgina"/>
    </w:pPr>
    <w:r>
      <w:rPr>
        <w:noProof/>
        <w:lang w:val="es-CO" w:eastAsia="es-CO"/>
      </w:rPr>
      <w:drawing>
        <wp:anchor distT="0" distB="0" distL="114300" distR="114300" simplePos="0" relativeHeight="251661312" behindDoc="1" locked="0" layoutInCell="1" allowOverlap="1">
          <wp:simplePos x="0" y="0"/>
          <wp:positionH relativeFrom="column">
            <wp:posOffset>-897890</wp:posOffset>
          </wp:positionH>
          <wp:positionV relativeFrom="paragraph">
            <wp:posOffset>-173355</wp:posOffset>
          </wp:positionV>
          <wp:extent cx="7778115" cy="792480"/>
          <wp:effectExtent l="0" t="0" r="0" b="0"/>
          <wp:wrapNone/>
          <wp:docPr id="6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8115" cy="79248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12FA" w:rsidRPr="00043724" w:rsidRDefault="00803A05">
    <w:pPr>
      <w:pStyle w:val="Piedepgina"/>
      <w:jc w:val="center"/>
      <w:rPr>
        <w:sz w:val="20"/>
        <w:szCs w:val="20"/>
      </w:rPr>
    </w:pPr>
    <w:r w:rsidRPr="00043724">
      <w:rPr>
        <w:noProof/>
        <w:sz w:val="20"/>
        <w:szCs w:val="20"/>
        <w:lang w:val="es-CO" w:eastAsia="es-CO"/>
      </w:rPr>
      <w:drawing>
        <wp:anchor distT="0" distB="0" distL="114300" distR="114300" simplePos="0" relativeHeight="251657216" behindDoc="1" locked="0" layoutInCell="1" allowOverlap="1">
          <wp:simplePos x="0" y="0"/>
          <wp:positionH relativeFrom="column">
            <wp:posOffset>-895350</wp:posOffset>
          </wp:positionH>
          <wp:positionV relativeFrom="paragraph">
            <wp:posOffset>-13970</wp:posOffset>
          </wp:positionV>
          <wp:extent cx="7778115" cy="792480"/>
          <wp:effectExtent l="0" t="0" r="0" b="0"/>
          <wp:wrapNone/>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8115" cy="792480"/>
                  </a:xfrm>
                  <a:prstGeom prst="rect">
                    <a:avLst/>
                  </a:prstGeom>
                  <a:noFill/>
                  <a:ln>
                    <a:noFill/>
                  </a:ln>
                </pic:spPr>
              </pic:pic>
            </a:graphicData>
          </a:graphic>
          <wp14:sizeRelH relativeFrom="page">
            <wp14:pctWidth>0</wp14:pctWidth>
          </wp14:sizeRelH>
          <wp14:sizeRelV relativeFrom="page">
            <wp14:pctHeight>0</wp14:pctHeight>
          </wp14:sizeRelV>
        </wp:anchor>
      </w:drawing>
    </w:r>
    <w:r w:rsidR="006812FA" w:rsidRPr="00043724">
      <w:rPr>
        <w:sz w:val="20"/>
        <w:szCs w:val="20"/>
      </w:rPr>
      <w:fldChar w:fldCharType="begin"/>
    </w:r>
    <w:r w:rsidR="006812FA" w:rsidRPr="00043724">
      <w:rPr>
        <w:sz w:val="20"/>
        <w:szCs w:val="20"/>
      </w:rPr>
      <w:instrText>PAGE   \* MERGEFORMAT</w:instrText>
    </w:r>
    <w:r w:rsidR="006812FA" w:rsidRPr="00043724">
      <w:rPr>
        <w:sz w:val="20"/>
        <w:szCs w:val="20"/>
      </w:rPr>
      <w:fldChar w:fldCharType="separate"/>
    </w:r>
    <w:r w:rsidR="004D0B42" w:rsidRPr="004D0B42">
      <w:rPr>
        <w:noProof/>
        <w:sz w:val="20"/>
        <w:szCs w:val="20"/>
        <w:lang w:val="pt-BR"/>
      </w:rPr>
      <w:t>1</w:t>
    </w:r>
    <w:r w:rsidR="006812FA" w:rsidRPr="00043724">
      <w:rPr>
        <w:sz w:val="20"/>
        <w:szCs w:val="20"/>
      </w:rPr>
      <w:fldChar w:fldCharType="end"/>
    </w:r>
  </w:p>
  <w:p w:rsidR="006E4564" w:rsidRPr="00FD5CE7" w:rsidRDefault="006E4564" w:rsidP="00FD5CE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2FF8" w:rsidRDefault="004F2FF8">
      <w:r>
        <w:separator/>
      </w:r>
    </w:p>
  </w:footnote>
  <w:footnote w:type="continuationSeparator" w:id="0">
    <w:p w:rsidR="004F2FF8" w:rsidRDefault="004F2F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4564" w:rsidRDefault="006E4564" w:rsidP="003B043F">
    <w:pPr>
      <w:pStyle w:val="Encabezado"/>
      <w:framePr w:wrap="around" w:vAnchor="text" w:hAnchor="margin" w:xAlign="right" w:y="1"/>
      <w:rPr>
        <w:rStyle w:val="Nmerodepgina"/>
      </w:rPr>
    </w:pPr>
    <w:r>
      <w:rPr>
        <w:rStyle w:val="Nmerodepgina"/>
      </w:rPr>
      <w:fldChar w:fldCharType="begin"/>
    </w:r>
    <w:r w:rsidR="00CE39DE">
      <w:rPr>
        <w:rStyle w:val="Nmerodepgina"/>
      </w:rPr>
      <w:instrText>PAGE</w:instrText>
    </w:r>
    <w:r>
      <w:rPr>
        <w:rStyle w:val="Nmerodepgina"/>
      </w:rPr>
      <w:instrText xml:space="preserve">  </w:instrText>
    </w:r>
    <w:r>
      <w:rPr>
        <w:rStyle w:val="Nmerodepgina"/>
      </w:rPr>
      <w:fldChar w:fldCharType="separate"/>
    </w:r>
    <w:r>
      <w:rPr>
        <w:rStyle w:val="Nmerodepgina"/>
        <w:noProof/>
      </w:rPr>
      <w:t>1</w:t>
    </w:r>
    <w:r>
      <w:rPr>
        <w:rStyle w:val="Nmerodepgina"/>
      </w:rPr>
      <w:fldChar w:fldCharType="end"/>
    </w:r>
  </w:p>
  <w:p w:rsidR="006E4564" w:rsidRDefault="006E4564" w:rsidP="003B043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3724" w:rsidRDefault="00803A05" w:rsidP="00043724">
    <w:pPr>
      <w:pStyle w:val="Encabezado"/>
    </w:pPr>
    <w:r>
      <w:rPr>
        <w:noProof/>
        <w:lang w:val="es-CO" w:eastAsia="es-CO"/>
      </w:rPr>
      <mc:AlternateContent>
        <mc:Choice Requires="wps">
          <w:drawing>
            <wp:anchor distT="0" distB="0" distL="114300" distR="114300" simplePos="0" relativeHeight="251659264" behindDoc="0" locked="0" layoutInCell="1" allowOverlap="1">
              <wp:simplePos x="0" y="0"/>
              <wp:positionH relativeFrom="margin">
                <wp:posOffset>574675</wp:posOffset>
              </wp:positionH>
              <wp:positionV relativeFrom="paragraph">
                <wp:posOffset>-335915</wp:posOffset>
              </wp:positionV>
              <wp:extent cx="4754880" cy="870585"/>
              <wp:effectExtent l="0" t="0" r="0" b="0"/>
              <wp:wrapNone/>
              <wp:docPr id="4" name="CaixaDeTexto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54880" cy="870585"/>
                      </a:xfrm>
                      <a:prstGeom prst="rect">
                        <a:avLst/>
                      </a:prstGeom>
                      <a:noFill/>
                    </wps:spPr>
                    <wps:txbx>
                      <w:txbxContent>
                        <w:p w:rsidR="00043724" w:rsidRPr="00822759" w:rsidRDefault="00043724" w:rsidP="00043724">
                          <w:pPr>
                            <w:pStyle w:val="NormalWeb"/>
                            <w:spacing w:before="0" w:beforeAutospacing="0" w:after="0" w:afterAutospacing="0"/>
                            <w:rPr>
                              <w:b/>
                              <w:color w:val="767171"/>
                              <w:sz w:val="26"/>
                              <w:szCs w:val="26"/>
                            </w:rPr>
                          </w:pPr>
                          <w:r w:rsidRPr="00822759">
                            <w:rPr>
                              <w:rFonts w:ascii="Arial Rounded MT Bold" w:hAnsi="Arial Rounded MT Bold"/>
                              <w:b/>
                              <w:color w:val="767171"/>
                              <w:kern w:val="24"/>
                              <w:sz w:val="26"/>
                              <w:szCs w:val="26"/>
                            </w:rPr>
                            <w:t xml:space="preserve">Segundo Encuentro Latinoamericano de Etnomatemática </w:t>
                          </w:r>
                        </w:p>
                        <w:p w:rsidR="00043724" w:rsidRPr="006A760B" w:rsidRDefault="00043724" w:rsidP="00043724">
                          <w:pPr>
                            <w:pStyle w:val="NormalWeb"/>
                            <w:spacing w:before="0" w:beforeAutospacing="0" w:after="0" w:afterAutospacing="0"/>
                            <w:rPr>
                              <w:rFonts w:ascii="Arial Rounded MT Bold" w:hAnsi="Arial Rounded MT Bold"/>
                              <w:color w:val="000000"/>
                              <w:kern w:val="24"/>
                              <w:sz w:val="20"/>
                              <w:szCs w:val="28"/>
                            </w:rPr>
                          </w:pPr>
                        </w:p>
                        <w:p w:rsidR="00043724" w:rsidRPr="006A760B" w:rsidRDefault="00043724" w:rsidP="00043724">
                          <w:pPr>
                            <w:pStyle w:val="NormalWeb"/>
                            <w:spacing w:before="0" w:beforeAutospacing="0" w:after="0" w:afterAutospacing="0"/>
                            <w:jc w:val="center"/>
                            <w:rPr>
                              <w:color w:val="767171"/>
                              <w:sz w:val="18"/>
                            </w:rPr>
                          </w:pPr>
                          <w:r w:rsidRPr="006A760B">
                            <w:rPr>
                              <w:rFonts w:ascii="Arial Rounded MT Bold" w:hAnsi="Arial Rounded MT Bold"/>
                              <w:color w:val="767171"/>
                              <w:kern w:val="24"/>
                              <w:sz w:val="20"/>
                              <w:szCs w:val="28"/>
                            </w:rPr>
                            <w:t>Campus Sarapiquí</w:t>
                          </w:r>
                        </w:p>
                        <w:p w:rsidR="00043724" w:rsidRDefault="00043724" w:rsidP="00043724">
                          <w:pPr>
                            <w:pStyle w:val="NormalWeb"/>
                            <w:spacing w:before="0" w:beforeAutospacing="0" w:after="0" w:afterAutospacing="0"/>
                            <w:jc w:val="center"/>
                            <w:rPr>
                              <w:rFonts w:ascii="Arial Rounded MT Bold" w:hAnsi="Arial Rounded MT Bold"/>
                              <w:color w:val="767171"/>
                              <w:kern w:val="24"/>
                              <w:sz w:val="20"/>
                              <w:szCs w:val="28"/>
                            </w:rPr>
                          </w:pPr>
                          <w:r w:rsidRPr="006A760B">
                            <w:rPr>
                              <w:rFonts w:ascii="Arial Rounded MT Bold" w:hAnsi="Arial Rounded MT Bold"/>
                              <w:color w:val="767171"/>
                              <w:kern w:val="24"/>
                              <w:sz w:val="20"/>
                              <w:szCs w:val="28"/>
                            </w:rPr>
                            <w:t>Universidad de Costa Rica</w:t>
                          </w:r>
                        </w:p>
                        <w:p w:rsidR="00043724" w:rsidRPr="006A760B" w:rsidRDefault="00043724" w:rsidP="00043724">
                          <w:pPr>
                            <w:pStyle w:val="NormalWeb"/>
                            <w:spacing w:before="0" w:beforeAutospacing="0" w:after="0" w:afterAutospacing="0"/>
                            <w:jc w:val="center"/>
                            <w:rPr>
                              <w:color w:val="767171"/>
                              <w:sz w:val="18"/>
                            </w:rPr>
                          </w:pPr>
                          <w:r>
                            <w:rPr>
                              <w:rFonts w:ascii="Arial Rounded MT Bold" w:hAnsi="Arial Rounded MT Bold"/>
                              <w:color w:val="767171"/>
                              <w:kern w:val="24"/>
                              <w:sz w:val="20"/>
                              <w:szCs w:val="28"/>
                            </w:rPr>
                            <w:t>Del 8 al 12 de septiembre de 2019</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DeTexto 7" o:spid="_x0000_s1027" type="#_x0000_t202" style="position:absolute;margin-left:45.25pt;margin-top:-26.45pt;width:374.4pt;height:68.55pt;z-index:25165926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" filled="f" stroked="f">
              <v:path arrowok="t"/>
              <v:textbox style="mso-fit-shape-to-text:t">
                <w:txbxContent>
                  <w:p w:rsidR="00043724" w:rsidRPr="00822759" w:rsidRDefault="00043724" w:rsidP="00043724">
                    <w:pPr>
                      <w:pStyle w:val="NormalWeb"/>
                      <w:spacing w:before="0" w:beforeAutospacing="0" w:after="0" w:afterAutospacing="0"/>
                      <w:rPr>
                        <w:b/>
                        <w:color w:val="767171"/>
                        <w:sz w:val="26"/>
                        <w:szCs w:val="26"/>
                      </w:rPr>
                    </w:pPr>
                    <w:r w:rsidRPr="00822759">
                      <w:rPr>
                        <w:rFonts w:ascii="Arial Rounded MT Bold" w:hAnsi="Arial Rounded MT Bold"/>
                        <w:b/>
                        <w:color w:val="767171"/>
                        <w:kern w:val="24"/>
                        <w:sz w:val="26"/>
                        <w:szCs w:val="26"/>
                      </w:rPr>
                      <w:t xml:space="preserve">Segundo Encuentro Latinoamericano de Etnomatemática </w:t>
                    </w:r>
                  </w:p>
                  <w:p w:rsidR="00043724" w:rsidRPr="006A760B" w:rsidRDefault="00043724" w:rsidP="00043724">
                    <w:pPr>
                      <w:pStyle w:val="NormalWeb"/>
                      <w:spacing w:before="0" w:beforeAutospacing="0" w:after="0" w:afterAutospacing="0"/>
                      <w:rPr>
                        <w:rFonts w:ascii="Arial Rounded MT Bold" w:hAnsi="Arial Rounded MT Bold"/>
                        <w:color w:val="000000"/>
                        <w:kern w:val="24"/>
                        <w:sz w:val="20"/>
                        <w:szCs w:val="28"/>
                      </w:rPr>
                    </w:pPr>
                  </w:p>
                  <w:p w:rsidR="00043724" w:rsidRPr="006A760B" w:rsidRDefault="00043724" w:rsidP="00043724">
                    <w:pPr>
                      <w:pStyle w:val="NormalWeb"/>
                      <w:spacing w:before="0" w:beforeAutospacing="0" w:after="0" w:afterAutospacing="0"/>
                      <w:jc w:val="center"/>
                      <w:rPr>
                        <w:color w:val="767171"/>
                        <w:sz w:val="18"/>
                      </w:rPr>
                    </w:pPr>
                    <w:r w:rsidRPr="006A760B">
                      <w:rPr>
                        <w:rFonts w:ascii="Arial Rounded MT Bold" w:hAnsi="Arial Rounded MT Bold"/>
                        <w:color w:val="767171"/>
                        <w:kern w:val="24"/>
                        <w:sz w:val="20"/>
                        <w:szCs w:val="28"/>
                      </w:rPr>
                      <w:t>Campus Sarapiquí</w:t>
                    </w:r>
                  </w:p>
                  <w:p w:rsidR="00043724" w:rsidRDefault="00043724" w:rsidP="00043724">
                    <w:pPr>
                      <w:pStyle w:val="NormalWeb"/>
                      <w:spacing w:before="0" w:beforeAutospacing="0" w:after="0" w:afterAutospacing="0"/>
                      <w:jc w:val="center"/>
                      <w:rPr>
                        <w:rFonts w:ascii="Arial Rounded MT Bold" w:hAnsi="Arial Rounded MT Bold"/>
                        <w:color w:val="767171"/>
                        <w:kern w:val="24"/>
                        <w:sz w:val="20"/>
                        <w:szCs w:val="28"/>
                      </w:rPr>
                    </w:pPr>
                    <w:r w:rsidRPr="006A760B">
                      <w:rPr>
                        <w:rFonts w:ascii="Arial Rounded MT Bold" w:hAnsi="Arial Rounded MT Bold"/>
                        <w:color w:val="767171"/>
                        <w:kern w:val="24"/>
                        <w:sz w:val="20"/>
                        <w:szCs w:val="28"/>
                      </w:rPr>
                      <w:t>Universidad de Costa Rica</w:t>
                    </w:r>
                  </w:p>
                  <w:p w:rsidR="00043724" w:rsidRPr="006A760B" w:rsidRDefault="00043724" w:rsidP="00043724">
                    <w:pPr>
                      <w:pStyle w:val="NormalWeb"/>
                      <w:spacing w:before="0" w:beforeAutospacing="0" w:after="0" w:afterAutospacing="0"/>
                      <w:jc w:val="center"/>
                      <w:rPr>
                        <w:color w:val="767171"/>
                        <w:sz w:val="18"/>
                      </w:rPr>
                    </w:pPr>
                    <w:r>
                      <w:rPr>
                        <w:rFonts w:ascii="Arial Rounded MT Bold" w:hAnsi="Arial Rounded MT Bold"/>
                        <w:color w:val="767171"/>
                        <w:kern w:val="24"/>
                        <w:sz w:val="20"/>
                        <w:szCs w:val="28"/>
                      </w:rPr>
                      <w:t>Del 8 al 12 de septiembre de 2019</w:t>
                    </w:r>
                  </w:p>
                </w:txbxContent>
              </v:textbox>
              <w10:wrap anchorx="margin"/>
            </v:shape>
          </w:pict>
        </mc:Fallback>
      </mc:AlternateContent>
    </w:r>
    <w:r>
      <w:rPr>
        <w:noProof/>
        <w:lang w:val="es-CO" w:eastAsia="es-CO"/>
      </w:rPr>
      <w:drawing>
        <wp:anchor distT="0" distB="0" distL="114300" distR="114300" simplePos="0" relativeHeight="251660288" behindDoc="0" locked="0" layoutInCell="1" allowOverlap="1">
          <wp:simplePos x="0" y="0"/>
          <wp:positionH relativeFrom="page">
            <wp:align>right</wp:align>
          </wp:positionH>
          <wp:positionV relativeFrom="page">
            <wp:align>top</wp:align>
          </wp:positionV>
          <wp:extent cx="1338580" cy="984885"/>
          <wp:effectExtent l="0" t="0" r="0" b="0"/>
          <wp:wrapSquare wrapText="bothSides"/>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
                    <a:extLst>
                      <a:ext uri="{28A0092B-C50C-407E-A947-70E740481C1C}">
                        <a14:useLocalDpi xmlns:a14="http://schemas.microsoft.com/office/drawing/2010/main" val="0"/>
                      </a:ext>
                    </a:extLst>
                  </a:blip>
                  <a:srcRect l="84457"/>
                  <a:stretch>
                    <a:fillRect/>
                  </a:stretch>
                </pic:blipFill>
                <pic:spPr bwMode="auto">
                  <a:xfrm>
                    <a:off x="0" y="0"/>
                    <a:ext cx="1338580" cy="9848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s-CO" w:eastAsia="es-CO"/>
      </w:rPr>
      <w:drawing>
        <wp:anchor distT="0" distB="0" distL="114300" distR="114300" simplePos="0" relativeHeight="251658240" behindDoc="0" locked="0" layoutInCell="1" allowOverlap="1">
          <wp:simplePos x="0" y="0"/>
          <wp:positionH relativeFrom="page">
            <wp:posOffset>19050</wp:posOffset>
          </wp:positionH>
          <wp:positionV relativeFrom="paragraph">
            <wp:posOffset>-448310</wp:posOffset>
          </wp:positionV>
          <wp:extent cx="2095500" cy="984885"/>
          <wp:effectExtent l="0" t="0" r="0" b="0"/>
          <wp:wrapSquare wrapText="bothSides"/>
          <wp:docPr id="6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
                    <a:extLst>
                      <a:ext uri="{28A0092B-C50C-407E-A947-70E740481C1C}">
                        <a14:useLocalDpi xmlns:a14="http://schemas.microsoft.com/office/drawing/2010/main" val="0"/>
                      </a:ext>
                    </a:extLst>
                  </a:blip>
                  <a:srcRect r="73059"/>
                  <a:stretch>
                    <a:fillRect/>
                  </a:stretch>
                </pic:blipFill>
                <pic:spPr bwMode="auto">
                  <a:xfrm>
                    <a:off x="0" y="0"/>
                    <a:ext cx="2095500" cy="984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43724" w:rsidRDefault="00043724" w:rsidP="00043724">
    <w:pPr>
      <w:pStyle w:val="Encabezado"/>
      <w:jc w:val="cent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2FAD" w:rsidRDefault="00803A05">
    <w:pPr>
      <w:pStyle w:val="Encabezado"/>
    </w:pPr>
    <w:r>
      <w:rPr>
        <w:noProof/>
        <w:lang w:val="es-CO" w:eastAsia="es-CO"/>
      </w:rPr>
      <mc:AlternateContent>
        <mc:Choice Requires="wps">
          <w:drawing>
            <wp:anchor distT="0" distB="0" distL="114300" distR="114300" simplePos="0" relativeHeight="251655168" behindDoc="0" locked="0" layoutInCell="1" allowOverlap="1">
              <wp:simplePos x="0" y="0"/>
              <wp:positionH relativeFrom="margin">
                <wp:posOffset>574675</wp:posOffset>
              </wp:positionH>
              <wp:positionV relativeFrom="paragraph">
                <wp:posOffset>-335915</wp:posOffset>
              </wp:positionV>
              <wp:extent cx="4754880" cy="870585"/>
              <wp:effectExtent l="0" t="0" r="0" b="0"/>
              <wp:wrapNone/>
              <wp:docPr id="8" name="CaixaDeTexto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54880" cy="870585"/>
                      </a:xfrm>
                      <a:prstGeom prst="rect">
                        <a:avLst/>
                      </a:prstGeom>
                      <a:noFill/>
                    </wps:spPr>
                    <wps:txbx>
                      <w:txbxContent>
                        <w:p w:rsidR="00F32FAD" w:rsidRPr="00822759" w:rsidRDefault="00F32FAD" w:rsidP="00F32FAD">
                          <w:pPr>
                            <w:pStyle w:val="NormalWeb"/>
                            <w:spacing w:before="0" w:beforeAutospacing="0" w:after="0" w:afterAutospacing="0"/>
                            <w:rPr>
                              <w:b/>
                              <w:color w:val="767171"/>
                              <w:sz w:val="26"/>
                              <w:szCs w:val="26"/>
                            </w:rPr>
                          </w:pPr>
                          <w:r w:rsidRPr="00822759">
                            <w:rPr>
                              <w:rFonts w:ascii="Arial Rounded MT Bold" w:hAnsi="Arial Rounded MT Bold"/>
                              <w:b/>
                              <w:color w:val="767171"/>
                              <w:kern w:val="24"/>
                              <w:sz w:val="26"/>
                              <w:szCs w:val="26"/>
                            </w:rPr>
                            <w:t xml:space="preserve">Segundo Encuentro Latinoamericano de Etnomatemática </w:t>
                          </w:r>
                        </w:p>
                        <w:p w:rsidR="00F32FAD" w:rsidRPr="006A760B" w:rsidRDefault="00F32FAD" w:rsidP="00F32FAD">
                          <w:pPr>
                            <w:pStyle w:val="NormalWeb"/>
                            <w:spacing w:before="0" w:beforeAutospacing="0" w:after="0" w:afterAutospacing="0"/>
                            <w:rPr>
                              <w:rFonts w:ascii="Arial Rounded MT Bold" w:hAnsi="Arial Rounded MT Bold"/>
                              <w:color w:val="000000"/>
                              <w:kern w:val="24"/>
                              <w:sz w:val="20"/>
                              <w:szCs w:val="28"/>
                            </w:rPr>
                          </w:pPr>
                        </w:p>
                        <w:p w:rsidR="00F32FAD" w:rsidRPr="006A760B" w:rsidRDefault="00F32FAD" w:rsidP="006A760B">
                          <w:pPr>
                            <w:pStyle w:val="NormalWeb"/>
                            <w:spacing w:before="0" w:beforeAutospacing="0" w:after="0" w:afterAutospacing="0"/>
                            <w:jc w:val="center"/>
                            <w:rPr>
                              <w:color w:val="767171"/>
                              <w:sz w:val="18"/>
                            </w:rPr>
                          </w:pPr>
                          <w:r w:rsidRPr="006A760B">
                            <w:rPr>
                              <w:rFonts w:ascii="Arial Rounded MT Bold" w:hAnsi="Arial Rounded MT Bold"/>
                              <w:color w:val="767171"/>
                              <w:kern w:val="24"/>
                              <w:sz w:val="20"/>
                              <w:szCs w:val="28"/>
                            </w:rPr>
                            <w:t>Campus Sarapiquí</w:t>
                          </w:r>
                        </w:p>
                        <w:p w:rsidR="00F32FAD" w:rsidRDefault="00F32FAD" w:rsidP="006A760B">
                          <w:pPr>
                            <w:pStyle w:val="NormalWeb"/>
                            <w:spacing w:before="0" w:beforeAutospacing="0" w:after="0" w:afterAutospacing="0"/>
                            <w:jc w:val="center"/>
                            <w:rPr>
                              <w:rFonts w:ascii="Arial Rounded MT Bold" w:hAnsi="Arial Rounded MT Bold"/>
                              <w:color w:val="767171"/>
                              <w:kern w:val="24"/>
                              <w:sz w:val="20"/>
                              <w:szCs w:val="28"/>
                            </w:rPr>
                          </w:pPr>
                          <w:r w:rsidRPr="006A760B">
                            <w:rPr>
                              <w:rFonts w:ascii="Arial Rounded MT Bold" w:hAnsi="Arial Rounded MT Bold"/>
                              <w:color w:val="767171"/>
                              <w:kern w:val="24"/>
                              <w:sz w:val="20"/>
                              <w:szCs w:val="28"/>
                            </w:rPr>
                            <w:t>Universidad de Costa Rica</w:t>
                          </w:r>
                        </w:p>
                        <w:p w:rsidR="00822759" w:rsidRPr="006A760B" w:rsidRDefault="00822759" w:rsidP="006A760B">
                          <w:pPr>
                            <w:pStyle w:val="NormalWeb"/>
                            <w:spacing w:before="0" w:beforeAutospacing="0" w:after="0" w:afterAutospacing="0"/>
                            <w:jc w:val="center"/>
                            <w:rPr>
                              <w:color w:val="767171"/>
                              <w:sz w:val="18"/>
                            </w:rPr>
                          </w:pPr>
                          <w:r>
                            <w:rPr>
                              <w:rFonts w:ascii="Arial Rounded MT Bold" w:hAnsi="Arial Rounded MT Bold"/>
                              <w:color w:val="767171"/>
                              <w:kern w:val="24"/>
                              <w:sz w:val="20"/>
                              <w:szCs w:val="28"/>
                            </w:rPr>
                            <w:t>Del 8 al 1</w:t>
                          </w:r>
                          <w:r w:rsidR="00090DFB">
                            <w:rPr>
                              <w:rFonts w:ascii="Arial Rounded MT Bold" w:hAnsi="Arial Rounded MT Bold"/>
                              <w:color w:val="767171"/>
                              <w:kern w:val="24"/>
                              <w:sz w:val="20"/>
                              <w:szCs w:val="28"/>
                            </w:rPr>
                            <w:t>3</w:t>
                          </w:r>
                          <w:r>
                            <w:rPr>
                              <w:rFonts w:ascii="Arial Rounded MT Bold" w:hAnsi="Arial Rounded MT Bold"/>
                              <w:color w:val="767171"/>
                              <w:kern w:val="24"/>
                              <w:sz w:val="20"/>
                              <w:szCs w:val="28"/>
                            </w:rPr>
                            <w:t xml:space="preserve"> de septiembre de 2019</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margin-left:45.25pt;margin-top:-26.45pt;width:374.4pt;height:68.55pt;z-index:25165516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" filled="f" stroked="f">
              <v:path arrowok="t"/>
              <v:textbox style="mso-fit-shape-to-text:t">
                <w:txbxContent>
                  <w:p w:rsidR="00F32FAD" w:rsidRPr="00822759" w:rsidRDefault="00F32FAD" w:rsidP="00F32FAD">
                    <w:pPr>
                      <w:pStyle w:val="NormalWeb"/>
                      <w:spacing w:before="0" w:beforeAutospacing="0" w:after="0" w:afterAutospacing="0"/>
                      <w:rPr>
                        <w:b/>
                        <w:color w:val="767171"/>
                        <w:sz w:val="26"/>
                        <w:szCs w:val="26"/>
                      </w:rPr>
                    </w:pPr>
                    <w:r w:rsidRPr="00822759">
                      <w:rPr>
                        <w:rFonts w:ascii="Arial Rounded MT Bold" w:hAnsi="Arial Rounded MT Bold"/>
                        <w:b/>
                        <w:color w:val="767171"/>
                        <w:kern w:val="24"/>
                        <w:sz w:val="26"/>
                        <w:szCs w:val="26"/>
                      </w:rPr>
                      <w:t xml:space="preserve">Segundo Encuentro Latinoamericano de Etnomatemática </w:t>
                    </w:r>
                  </w:p>
                  <w:p w:rsidR="00F32FAD" w:rsidRPr="006A760B" w:rsidRDefault="00F32FAD" w:rsidP="00F32FAD">
                    <w:pPr>
                      <w:pStyle w:val="NormalWeb"/>
                      <w:spacing w:before="0" w:beforeAutospacing="0" w:after="0" w:afterAutospacing="0"/>
                      <w:rPr>
                        <w:rFonts w:ascii="Arial Rounded MT Bold" w:hAnsi="Arial Rounded MT Bold"/>
                        <w:color w:val="000000"/>
                        <w:kern w:val="24"/>
                        <w:sz w:val="20"/>
                        <w:szCs w:val="28"/>
                      </w:rPr>
                    </w:pPr>
                  </w:p>
                  <w:p w:rsidR="00F32FAD" w:rsidRPr="006A760B" w:rsidRDefault="00F32FAD" w:rsidP="006A760B">
                    <w:pPr>
                      <w:pStyle w:val="NormalWeb"/>
                      <w:spacing w:before="0" w:beforeAutospacing="0" w:after="0" w:afterAutospacing="0"/>
                      <w:jc w:val="center"/>
                      <w:rPr>
                        <w:color w:val="767171"/>
                        <w:sz w:val="18"/>
                      </w:rPr>
                    </w:pPr>
                    <w:r w:rsidRPr="006A760B">
                      <w:rPr>
                        <w:rFonts w:ascii="Arial Rounded MT Bold" w:hAnsi="Arial Rounded MT Bold"/>
                        <w:color w:val="767171"/>
                        <w:kern w:val="24"/>
                        <w:sz w:val="20"/>
                        <w:szCs w:val="28"/>
                      </w:rPr>
                      <w:t>Campus Sarapiquí</w:t>
                    </w:r>
                  </w:p>
                  <w:p w:rsidR="00F32FAD" w:rsidRDefault="00F32FAD" w:rsidP="006A760B">
                    <w:pPr>
                      <w:pStyle w:val="NormalWeb"/>
                      <w:spacing w:before="0" w:beforeAutospacing="0" w:after="0" w:afterAutospacing="0"/>
                      <w:jc w:val="center"/>
                      <w:rPr>
                        <w:rFonts w:ascii="Arial Rounded MT Bold" w:hAnsi="Arial Rounded MT Bold"/>
                        <w:color w:val="767171"/>
                        <w:kern w:val="24"/>
                        <w:sz w:val="20"/>
                        <w:szCs w:val="28"/>
                      </w:rPr>
                    </w:pPr>
                    <w:r w:rsidRPr="006A760B">
                      <w:rPr>
                        <w:rFonts w:ascii="Arial Rounded MT Bold" w:hAnsi="Arial Rounded MT Bold"/>
                        <w:color w:val="767171"/>
                        <w:kern w:val="24"/>
                        <w:sz w:val="20"/>
                        <w:szCs w:val="28"/>
                      </w:rPr>
                      <w:t>Universidad de Costa Rica</w:t>
                    </w:r>
                  </w:p>
                  <w:p w:rsidR="00822759" w:rsidRPr="006A760B" w:rsidRDefault="00822759" w:rsidP="006A760B">
                    <w:pPr>
                      <w:pStyle w:val="NormalWeb"/>
                      <w:spacing w:before="0" w:beforeAutospacing="0" w:after="0" w:afterAutospacing="0"/>
                      <w:jc w:val="center"/>
                      <w:rPr>
                        <w:color w:val="767171"/>
                        <w:sz w:val="18"/>
                      </w:rPr>
                    </w:pPr>
                    <w:r>
                      <w:rPr>
                        <w:rFonts w:ascii="Arial Rounded MT Bold" w:hAnsi="Arial Rounded MT Bold"/>
                        <w:color w:val="767171"/>
                        <w:kern w:val="24"/>
                        <w:sz w:val="20"/>
                        <w:szCs w:val="28"/>
                      </w:rPr>
                      <w:t>Del 8 al 1</w:t>
                    </w:r>
                    <w:r w:rsidR="00090DFB">
                      <w:rPr>
                        <w:rFonts w:ascii="Arial Rounded MT Bold" w:hAnsi="Arial Rounded MT Bold"/>
                        <w:color w:val="767171"/>
                        <w:kern w:val="24"/>
                        <w:sz w:val="20"/>
                        <w:szCs w:val="28"/>
                      </w:rPr>
                      <w:t>3</w:t>
                    </w:r>
                    <w:r>
                      <w:rPr>
                        <w:rFonts w:ascii="Arial Rounded MT Bold" w:hAnsi="Arial Rounded MT Bold"/>
                        <w:color w:val="767171"/>
                        <w:kern w:val="24"/>
                        <w:sz w:val="20"/>
                        <w:szCs w:val="28"/>
                      </w:rPr>
                      <w:t xml:space="preserve"> de septiembre de 2019</w:t>
                    </w:r>
                  </w:p>
                </w:txbxContent>
              </v:textbox>
              <w10:wrap anchorx="margin"/>
            </v:shape>
          </w:pict>
        </mc:Fallback>
      </mc:AlternateContent>
    </w:r>
    <w:r>
      <w:rPr>
        <w:noProof/>
        <w:lang w:val="es-CO" w:eastAsia="es-CO"/>
      </w:rPr>
      <w:drawing>
        <wp:anchor distT="0" distB="0" distL="114300" distR="114300" simplePos="0" relativeHeight="251656192" behindDoc="0" locked="0" layoutInCell="1" allowOverlap="1">
          <wp:simplePos x="0" y="0"/>
          <wp:positionH relativeFrom="page">
            <wp:align>right</wp:align>
          </wp:positionH>
          <wp:positionV relativeFrom="page">
            <wp:align>top</wp:align>
          </wp:positionV>
          <wp:extent cx="1338580" cy="984885"/>
          <wp:effectExtent l="0" t="0" r="0" b="0"/>
          <wp:wrapSquare wrapText="bothSides"/>
          <wp:docPr id="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
                    <a:extLst>
                      <a:ext uri="{28A0092B-C50C-407E-A947-70E740481C1C}">
                        <a14:useLocalDpi xmlns:a14="http://schemas.microsoft.com/office/drawing/2010/main" val="0"/>
                      </a:ext>
                    </a:extLst>
                  </a:blip>
                  <a:srcRect l="84457"/>
                  <a:stretch>
                    <a:fillRect/>
                  </a:stretch>
                </pic:blipFill>
                <pic:spPr bwMode="auto">
                  <a:xfrm>
                    <a:off x="0" y="0"/>
                    <a:ext cx="1338580" cy="9848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s-CO" w:eastAsia="es-CO"/>
      </w:rPr>
      <w:drawing>
        <wp:anchor distT="0" distB="0" distL="114300" distR="114300" simplePos="0" relativeHeight="251654144" behindDoc="0" locked="0" layoutInCell="1" allowOverlap="1">
          <wp:simplePos x="0" y="0"/>
          <wp:positionH relativeFrom="page">
            <wp:posOffset>19050</wp:posOffset>
          </wp:positionH>
          <wp:positionV relativeFrom="paragraph">
            <wp:posOffset>-448310</wp:posOffset>
          </wp:positionV>
          <wp:extent cx="2095500" cy="984885"/>
          <wp:effectExtent l="0" t="0" r="0" b="0"/>
          <wp:wrapSquare wrapText="bothSides"/>
          <wp:docPr id="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
                    <a:extLst>
                      <a:ext uri="{28A0092B-C50C-407E-A947-70E740481C1C}">
                        <a14:useLocalDpi xmlns:a14="http://schemas.microsoft.com/office/drawing/2010/main" val="0"/>
                      </a:ext>
                    </a:extLst>
                  </a:blip>
                  <a:srcRect r="73059"/>
                  <a:stretch>
                    <a:fillRect/>
                  </a:stretch>
                </pic:blipFill>
                <pic:spPr bwMode="auto">
                  <a:xfrm>
                    <a:off x="0" y="0"/>
                    <a:ext cx="2095500" cy="98488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C3A63CC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7E2032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B5E3C3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1A81CC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D7DA848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DC01D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19CF64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E29E6F6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BA69FC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4E08F92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4EEE39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39329BE"/>
    <w:multiLevelType w:val="hybridMultilevel"/>
    <w:tmpl w:val="413E48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1DFA3047"/>
    <w:multiLevelType w:val="hybridMultilevel"/>
    <w:tmpl w:val="E250C5D6"/>
    <w:lvl w:ilvl="0" w:tplc="3C58478E">
      <w:start w:val="1"/>
      <w:numFmt w:val="bullet"/>
      <w:lvlText w:val=""/>
      <w:lvlJc w:val="left"/>
      <w:pPr>
        <w:ind w:left="644" w:hanging="360"/>
      </w:pPr>
      <w:rPr>
        <w:rFonts w:ascii="Symbol" w:hAnsi="Symbol" w:hint="default"/>
      </w:rPr>
    </w:lvl>
    <w:lvl w:ilvl="1" w:tplc="040A0003" w:tentative="1">
      <w:start w:val="1"/>
      <w:numFmt w:val="bullet"/>
      <w:lvlText w:val="o"/>
      <w:lvlJc w:val="left"/>
      <w:pPr>
        <w:ind w:left="1080" w:hanging="360"/>
      </w:pPr>
      <w:rPr>
        <w:rFonts w:ascii="Courier New" w:hAnsi="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3" w15:restartNumberingAfterBreak="0">
    <w:nsid w:val="2A136015"/>
    <w:multiLevelType w:val="hybridMultilevel"/>
    <w:tmpl w:val="6B109DE8"/>
    <w:lvl w:ilvl="0" w:tplc="040A0001">
      <w:start w:val="1"/>
      <w:numFmt w:val="bullet"/>
      <w:lvlText w:val=""/>
      <w:lvlJc w:val="left"/>
      <w:pPr>
        <w:ind w:left="1068" w:hanging="360"/>
      </w:pPr>
      <w:rPr>
        <w:rFonts w:ascii="Symbol" w:hAnsi="Symbol" w:hint="default"/>
      </w:rPr>
    </w:lvl>
    <w:lvl w:ilvl="1" w:tplc="040A0003">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14" w15:restartNumberingAfterBreak="0">
    <w:nsid w:val="2D45716D"/>
    <w:multiLevelType w:val="hybridMultilevel"/>
    <w:tmpl w:val="37C29724"/>
    <w:lvl w:ilvl="0" w:tplc="BFBAC280">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D5053F6"/>
    <w:multiLevelType w:val="hybridMultilevel"/>
    <w:tmpl w:val="ACD2875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9B83A0E"/>
    <w:multiLevelType w:val="hybridMultilevel"/>
    <w:tmpl w:val="E282395A"/>
    <w:lvl w:ilvl="0" w:tplc="B07AEDD2">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61FC46B8"/>
    <w:multiLevelType w:val="hybridMultilevel"/>
    <w:tmpl w:val="AAD08E2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640A2630"/>
    <w:multiLevelType w:val="hybridMultilevel"/>
    <w:tmpl w:val="B5E8240C"/>
    <w:lvl w:ilvl="0" w:tplc="4DF28FCC">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C800425"/>
    <w:multiLevelType w:val="multilevel"/>
    <w:tmpl w:val="134EE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7"/>
  </w:num>
  <w:num w:numId="3">
    <w:abstractNumId w:val="19"/>
  </w:num>
  <w:num w:numId="4">
    <w:abstractNumId w:val="12"/>
  </w:num>
  <w:num w:numId="5">
    <w:abstractNumId w:val="12"/>
  </w:num>
  <w:num w:numId="6">
    <w:abstractNumId w:val="12"/>
  </w:num>
  <w:num w:numId="7">
    <w:abstractNumId w:val="12"/>
  </w:num>
  <w:num w:numId="8">
    <w:abstractNumId w:val="12"/>
  </w:num>
  <w:num w:numId="9">
    <w:abstractNumId w:val="10"/>
  </w:num>
  <w:num w:numId="10">
    <w:abstractNumId w:val="8"/>
  </w:num>
  <w:num w:numId="11">
    <w:abstractNumId w:val="7"/>
  </w:num>
  <w:num w:numId="12">
    <w:abstractNumId w:val="6"/>
  </w:num>
  <w:num w:numId="13">
    <w:abstractNumId w:val="5"/>
  </w:num>
  <w:num w:numId="14">
    <w:abstractNumId w:val="9"/>
  </w:num>
  <w:num w:numId="15">
    <w:abstractNumId w:val="4"/>
  </w:num>
  <w:num w:numId="16">
    <w:abstractNumId w:val="3"/>
  </w:num>
  <w:num w:numId="17">
    <w:abstractNumId w:val="2"/>
  </w:num>
  <w:num w:numId="18">
    <w:abstractNumId w:val="1"/>
  </w:num>
  <w:num w:numId="19">
    <w:abstractNumId w:val="0"/>
  </w:num>
  <w:num w:numId="20">
    <w:abstractNumId w:val="18"/>
  </w:num>
  <w:num w:numId="21">
    <w:abstractNumId w:val="14"/>
  </w:num>
  <w:num w:numId="22">
    <w:abstractNumId w:val="16"/>
  </w:num>
  <w:num w:numId="23">
    <w:abstractNumId w:val="11"/>
  </w:num>
  <w:num w:numId="24">
    <w:abstractNumId w:val="15"/>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edit="forms" w:enforcement="0"/>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C51"/>
    <w:rsid w:val="0000423E"/>
    <w:rsid w:val="000101DF"/>
    <w:rsid w:val="00040DA1"/>
    <w:rsid w:val="0004314E"/>
    <w:rsid w:val="00043724"/>
    <w:rsid w:val="00073D3E"/>
    <w:rsid w:val="00090DFB"/>
    <w:rsid w:val="000A436D"/>
    <w:rsid w:val="000B44BA"/>
    <w:rsid w:val="000B6B41"/>
    <w:rsid w:val="000D07C5"/>
    <w:rsid w:val="000E1D63"/>
    <w:rsid w:val="000F017E"/>
    <w:rsid w:val="000F6ACF"/>
    <w:rsid w:val="001970F7"/>
    <w:rsid w:val="001A3BFB"/>
    <w:rsid w:val="001A5C51"/>
    <w:rsid w:val="001A6BA3"/>
    <w:rsid w:val="001C52D1"/>
    <w:rsid w:val="001D40EA"/>
    <w:rsid w:val="001D78C4"/>
    <w:rsid w:val="001E6D1C"/>
    <w:rsid w:val="00214382"/>
    <w:rsid w:val="0022066B"/>
    <w:rsid w:val="00244094"/>
    <w:rsid w:val="00272338"/>
    <w:rsid w:val="002A394A"/>
    <w:rsid w:val="002B40F1"/>
    <w:rsid w:val="002C5036"/>
    <w:rsid w:val="002D1C44"/>
    <w:rsid w:val="002D7DB2"/>
    <w:rsid w:val="002E1B8A"/>
    <w:rsid w:val="00310B95"/>
    <w:rsid w:val="00315528"/>
    <w:rsid w:val="003156E6"/>
    <w:rsid w:val="00334639"/>
    <w:rsid w:val="00380B48"/>
    <w:rsid w:val="003B043F"/>
    <w:rsid w:val="003C4D81"/>
    <w:rsid w:val="003D4685"/>
    <w:rsid w:val="003E009D"/>
    <w:rsid w:val="003F5D51"/>
    <w:rsid w:val="00412817"/>
    <w:rsid w:val="00433673"/>
    <w:rsid w:val="00434803"/>
    <w:rsid w:val="00434EC2"/>
    <w:rsid w:val="00447511"/>
    <w:rsid w:val="00457F58"/>
    <w:rsid w:val="00470A67"/>
    <w:rsid w:val="00492AE2"/>
    <w:rsid w:val="00494B00"/>
    <w:rsid w:val="004B23FB"/>
    <w:rsid w:val="004C0DD3"/>
    <w:rsid w:val="004D0B42"/>
    <w:rsid w:val="004F2FF8"/>
    <w:rsid w:val="0050407C"/>
    <w:rsid w:val="005136A5"/>
    <w:rsid w:val="00540EE6"/>
    <w:rsid w:val="00541C55"/>
    <w:rsid w:val="00551975"/>
    <w:rsid w:val="005859C5"/>
    <w:rsid w:val="005D14A9"/>
    <w:rsid w:val="005D21D3"/>
    <w:rsid w:val="00602A35"/>
    <w:rsid w:val="006061F9"/>
    <w:rsid w:val="0061170C"/>
    <w:rsid w:val="00640487"/>
    <w:rsid w:val="00663D84"/>
    <w:rsid w:val="006812FA"/>
    <w:rsid w:val="006912BF"/>
    <w:rsid w:val="006A4D44"/>
    <w:rsid w:val="006A760B"/>
    <w:rsid w:val="006D5E74"/>
    <w:rsid w:val="006E2745"/>
    <w:rsid w:val="006E4564"/>
    <w:rsid w:val="006E4A54"/>
    <w:rsid w:val="006F13CF"/>
    <w:rsid w:val="007032E3"/>
    <w:rsid w:val="007034D7"/>
    <w:rsid w:val="00742541"/>
    <w:rsid w:val="00745DD3"/>
    <w:rsid w:val="00761C3A"/>
    <w:rsid w:val="00771212"/>
    <w:rsid w:val="00784FBF"/>
    <w:rsid w:val="00786F64"/>
    <w:rsid w:val="00796775"/>
    <w:rsid w:val="007A5BCA"/>
    <w:rsid w:val="007B693D"/>
    <w:rsid w:val="007D4901"/>
    <w:rsid w:val="007D6711"/>
    <w:rsid w:val="007F5631"/>
    <w:rsid w:val="00803A05"/>
    <w:rsid w:val="00803D06"/>
    <w:rsid w:val="008100B1"/>
    <w:rsid w:val="00822759"/>
    <w:rsid w:val="008318CD"/>
    <w:rsid w:val="00835B23"/>
    <w:rsid w:val="0085743E"/>
    <w:rsid w:val="008645A1"/>
    <w:rsid w:val="0086753F"/>
    <w:rsid w:val="00871333"/>
    <w:rsid w:val="008740B0"/>
    <w:rsid w:val="00875B73"/>
    <w:rsid w:val="008A7FD3"/>
    <w:rsid w:val="008D621B"/>
    <w:rsid w:val="008E3914"/>
    <w:rsid w:val="00911CA5"/>
    <w:rsid w:val="00913A43"/>
    <w:rsid w:val="00965AB5"/>
    <w:rsid w:val="00972EC9"/>
    <w:rsid w:val="009A1E7F"/>
    <w:rsid w:val="009A4B49"/>
    <w:rsid w:val="009B7DE5"/>
    <w:rsid w:val="009D17E7"/>
    <w:rsid w:val="009D2127"/>
    <w:rsid w:val="009D2878"/>
    <w:rsid w:val="009E1634"/>
    <w:rsid w:val="009E721B"/>
    <w:rsid w:val="009F539C"/>
    <w:rsid w:val="009F7218"/>
    <w:rsid w:val="00A55BA9"/>
    <w:rsid w:val="00A6582B"/>
    <w:rsid w:val="00A846ED"/>
    <w:rsid w:val="00AB5084"/>
    <w:rsid w:val="00AD4990"/>
    <w:rsid w:val="00AF5310"/>
    <w:rsid w:val="00B06A7F"/>
    <w:rsid w:val="00B1797B"/>
    <w:rsid w:val="00B42B32"/>
    <w:rsid w:val="00B7072D"/>
    <w:rsid w:val="00B93EE3"/>
    <w:rsid w:val="00BB4B28"/>
    <w:rsid w:val="00BC3172"/>
    <w:rsid w:val="00BE06CD"/>
    <w:rsid w:val="00C3460E"/>
    <w:rsid w:val="00C5413A"/>
    <w:rsid w:val="00C62C64"/>
    <w:rsid w:val="00C716C1"/>
    <w:rsid w:val="00C7498E"/>
    <w:rsid w:val="00C82620"/>
    <w:rsid w:val="00C975A8"/>
    <w:rsid w:val="00CA6B43"/>
    <w:rsid w:val="00CB2C7A"/>
    <w:rsid w:val="00CB3D7C"/>
    <w:rsid w:val="00CD0940"/>
    <w:rsid w:val="00CD2EB3"/>
    <w:rsid w:val="00CE0B6E"/>
    <w:rsid w:val="00CE38A5"/>
    <w:rsid w:val="00CE39DE"/>
    <w:rsid w:val="00CF230C"/>
    <w:rsid w:val="00D80D70"/>
    <w:rsid w:val="00D855BF"/>
    <w:rsid w:val="00D97B36"/>
    <w:rsid w:val="00DE3C0E"/>
    <w:rsid w:val="00DF1CBF"/>
    <w:rsid w:val="00E12B27"/>
    <w:rsid w:val="00E41CE4"/>
    <w:rsid w:val="00E7023F"/>
    <w:rsid w:val="00E709BE"/>
    <w:rsid w:val="00E92EDD"/>
    <w:rsid w:val="00E94061"/>
    <w:rsid w:val="00EA5029"/>
    <w:rsid w:val="00EE72B1"/>
    <w:rsid w:val="00EF123D"/>
    <w:rsid w:val="00EF4FE2"/>
    <w:rsid w:val="00EF57DC"/>
    <w:rsid w:val="00EF663E"/>
    <w:rsid w:val="00EF76D8"/>
    <w:rsid w:val="00F031C0"/>
    <w:rsid w:val="00F04DE3"/>
    <w:rsid w:val="00F32FAD"/>
    <w:rsid w:val="00F60A95"/>
    <w:rsid w:val="00F75C1C"/>
    <w:rsid w:val="00F762D8"/>
    <w:rsid w:val="00FC251A"/>
    <w:rsid w:val="00FD5CE7"/>
    <w:rsid w:val="00FD66DA"/>
  </w:rsids>
  <m:mathPr>
    <m:mathFont m:val="Cambria Math"/>
    <m:brkBin m:val="before"/>
    <m:brkBinSub m:val="--"/>
    <m:smallFrac m:val="0"/>
    <m:dispDef m:val="0"/>
    <m:lMargin m:val="0"/>
    <m:rMargin m:val="0"/>
    <m:defJc m:val="centerGroup"/>
    <m:wrapRight/>
    <m:intLim m:val="subSup"/>
    <m:naryLim m:val="subSup"/>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647A9E9"/>
  <w14:defaultImageDpi w14:val="300"/>
  <w15:chartTrackingRefBased/>
  <w15:docId w15:val="{01DB4587-CF2E-4DA3-9292-79BEB3E24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5C51"/>
    <w:rPr>
      <w:rFonts w:ascii="Times New Roman" w:hAnsi="Times New Roman"/>
      <w:sz w:val="24"/>
      <w:szCs w:val="24"/>
      <w:lang w:val="es-ES_tradnl" w:eastAsia="en-US"/>
    </w:rPr>
  </w:style>
  <w:style w:type="paragraph" w:styleId="Ttulo1">
    <w:name w:val="heading 1"/>
    <w:basedOn w:val="Normal"/>
    <w:next w:val="Normal"/>
    <w:link w:val="Ttulo1Car"/>
    <w:uiPriority w:val="9"/>
    <w:qFormat/>
    <w:rsid w:val="007A5BCA"/>
    <w:pPr>
      <w:keepNext/>
      <w:spacing w:before="240" w:after="60"/>
      <w:outlineLvl w:val="0"/>
    </w:pPr>
    <w:rPr>
      <w:rFonts w:ascii="Calibri Light" w:eastAsia="Times New Roman" w:hAnsi="Calibri Light"/>
      <w:b/>
      <w:bCs/>
      <w:kern w:val="32"/>
      <w:sz w:val="32"/>
      <w:szCs w:val="32"/>
    </w:rPr>
  </w:style>
  <w:style w:type="paragraph" w:styleId="Ttulo2">
    <w:name w:val="heading 2"/>
    <w:next w:val="Texto"/>
    <w:link w:val="Ttulo2Car"/>
    <w:autoRedefine/>
    <w:uiPriority w:val="9"/>
    <w:qFormat/>
    <w:rsid w:val="00E92EDD"/>
    <w:pPr>
      <w:keepNext/>
      <w:spacing w:after="120"/>
      <w:jc w:val="center"/>
      <w:outlineLvl w:val="1"/>
    </w:pPr>
    <w:rPr>
      <w:rFonts w:ascii="Times New Roman" w:eastAsia="Times New Roman" w:hAnsi="Times New Roman"/>
      <w:b/>
      <w:bCs/>
      <w:iCs/>
      <w:sz w:val="24"/>
      <w:szCs w:val="28"/>
      <w:lang w:val="es-ES_tradnl" w:eastAsia="en-US"/>
    </w:rPr>
  </w:style>
  <w:style w:type="paragraph" w:styleId="Ttulo3">
    <w:name w:val="heading 3"/>
    <w:next w:val="Texto"/>
    <w:link w:val="Ttulo3Car"/>
    <w:autoRedefine/>
    <w:uiPriority w:val="9"/>
    <w:qFormat/>
    <w:rsid w:val="008318CD"/>
    <w:pPr>
      <w:keepNext/>
      <w:spacing w:before="120" w:after="120"/>
      <w:outlineLvl w:val="2"/>
    </w:pPr>
    <w:rPr>
      <w:rFonts w:ascii="Times New Roman" w:eastAsia="Times New Roman" w:hAnsi="Times New Roman"/>
      <w:b/>
      <w:bCs/>
      <w:sz w:val="24"/>
      <w:szCs w:val="26"/>
      <w:lang w:val="es-ES_tradnl" w:eastAsia="en-US"/>
    </w:rPr>
  </w:style>
  <w:style w:type="paragraph" w:styleId="Ttulo4">
    <w:name w:val="heading 4"/>
    <w:basedOn w:val="Normal"/>
    <w:next w:val="Normal"/>
    <w:link w:val="Ttulo4Car"/>
    <w:uiPriority w:val="9"/>
    <w:qFormat/>
    <w:rsid w:val="008144A7"/>
    <w:pPr>
      <w:keepNext/>
      <w:spacing w:before="240" w:after="60"/>
      <w:outlineLvl w:val="3"/>
    </w:pPr>
    <w:rPr>
      <w:rFonts w:ascii="Calibri" w:eastAsia="Times New Roman" w:hAnsi="Calibri"/>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2">
    <w:name w:val="Body Text 2"/>
    <w:basedOn w:val="Normal"/>
    <w:link w:val="Textoindependiente2Car"/>
    <w:rsid w:val="001A5C51"/>
    <w:pPr>
      <w:spacing w:after="120" w:line="480" w:lineRule="auto"/>
    </w:pPr>
  </w:style>
  <w:style w:type="character" w:customStyle="1" w:styleId="Textoindependiente2Car">
    <w:name w:val="Texto independiente 2 Car"/>
    <w:link w:val="Textoindependiente2"/>
    <w:rsid w:val="001A5C51"/>
    <w:rPr>
      <w:rFonts w:ascii="Times New Roman" w:hAnsi="Times New Roman" w:cs="Times New Roman"/>
    </w:rPr>
  </w:style>
  <w:style w:type="character" w:styleId="Hipervnculo">
    <w:name w:val="Hyperlink"/>
    <w:unhideWhenUsed/>
    <w:rsid w:val="001A5C51"/>
    <w:rPr>
      <w:color w:val="0000FF"/>
      <w:u w:val="single"/>
    </w:rPr>
  </w:style>
  <w:style w:type="paragraph" w:styleId="Encabezado">
    <w:name w:val="header"/>
    <w:basedOn w:val="Normal"/>
    <w:link w:val="EncabezadoCar"/>
    <w:qFormat/>
    <w:rsid w:val="004F5306"/>
    <w:pPr>
      <w:ind w:right="360"/>
    </w:pPr>
    <w:rPr>
      <w:i/>
      <w:sz w:val="22"/>
    </w:rPr>
  </w:style>
  <w:style w:type="character" w:customStyle="1" w:styleId="EncabezadoCar1">
    <w:name w:val="Encabezado Car1"/>
    <w:uiPriority w:val="99"/>
    <w:rsid w:val="005670D5"/>
    <w:rPr>
      <w:rFonts w:ascii="Times New Roman" w:hAnsi="Times New Roman" w:cs="Times New Roman"/>
    </w:rPr>
  </w:style>
  <w:style w:type="paragraph" w:styleId="Piedepgina">
    <w:name w:val="footer"/>
    <w:basedOn w:val="Normal"/>
    <w:link w:val="PiedepginaCar"/>
    <w:uiPriority w:val="99"/>
    <w:unhideWhenUsed/>
    <w:rsid w:val="005670D5"/>
    <w:pPr>
      <w:tabs>
        <w:tab w:val="center" w:pos="4252"/>
        <w:tab w:val="right" w:pos="8504"/>
      </w:tabs>
    </w:pPr>
  </w:style>
  <w:style w:type="character" w:customStyle="1" w:styleId="PiedepginaCar">
    <w:name w:val="Pie de página Car"/>
    <w:link w:val="Piedepgina"/>
    <w:uiPriority w:val="99"/>
    <w:rsid w:val="005670D5"/>
    <w:rPr>
      <w:rFonts w:ascii="Times New Roman" w:hAnsi="Times New Roman" w:cs="Times New Roman"/>
    </w:rPr>
  </w:style>
  <w:style w:type="paragraph" w:customStyle="1" w:styleId="GradeMdia21">
    <w:name w:val="Grade Média 21"/>
    <w:link w:val="Cuadrculamedia2Car"/>
    <w:uiPriority w:val="1"/>
    <w:qFormat/>
    <w:rsid w:val="005670D5"/>
    <w:pPr>
      <w:spacing w:line="360" w:lineRule="auto"/>
    </w:pPr>
    <w:rPr>
      <w:rFonts w:eastAsia="Times New Roman"/>
      <w:sz w:val="22"/>
      <w:szCs w:val="22"/>
      <w:lang w:val="es-ES_tradnl" w:eastAsia="es-ES_tradnl"/>
    </w:rPr>
  </w:style>
  <w:style w:type="character" w:customStyle="1" w:styleId="Cuadrculamedia2Car">
    <w:name w:val="Cuadrícula media 2 Car"/>
    <w:link w:val="GradeMdia21"/>
    <w:uiPriority w:val="1"/>
    <w:rsid w:val="005670D5"/>
    <w:rPr>
      <w:rFonts w:eastAsia="Times New Roman"/>
      <w:sz w:val="22"/>
      <w:szCs w:val="22"/>
      <w:lang w:val="es-ES_tradnl" w:eastAsia="es-ES_tradnl" w:bidi="ar-SA"/>
    </w:rPr>
  </w:style>
  <w:style w:type="paragraph" w:customStyle="1" w:styleId="GradeMdia1-nfase21">
    <w:name w:val="Grade Média 1 - Ênfase 21"/>
    <w:basedOn w:val="Normal"/>
    <w:link w:val="Cuadrculamedia1-nfasis2Car"/>
    <w:uiPriority w:val="34"/>
    <w:qFormat/>
    <w:rsid w:val="009744A8"/>
    <w:pPr>
      <w:ind w:left="720"/>
      <w:contextualSpacing/>
    </w:pPr>
  </w:style>
  <w:style w:type="character" w:styleId="Nmerodepgina">
    <w:name w:val="page number"/>
    <w:basedOn w:val="Fuentedeprrafopredeter"/>
    <w:uiPriority w:val="99"/>
    <w:semiHidden/>
    <w:unhideWhenUsed/>
    <w:rsid w:val="00966ABA"/>
  </w:style>
  <w:style w:type="paragraph" w:styleId="Textonotapie">
    <w:name w:val="footnote text"/>
    <w:basedOn w:val="Normal"/>
    <w:link w:val="TextonotapieCar"/>
    <w:uiPriority w:val="99"/>
    <w:semiHidden/>
    <w:unhideWhenUsed/>
    <w:rsid w:val="009E7237"/>
  </w:style>
  <w:style w:type="character" w:customStyle="1" w:styleId="TextonotapieCar">
    <w:name w:val="Texto nota pie Car"/>
    <w:link w:val="Textonotapie"/>
    <w:uiPriority w:val="99"/>
    <w:semiHidden/>
    <w:rsid w:val="009E7237"/>
    <w:rPr>
      <w:rFonts w:ascii="Times New Roman" w:hAnsi="Times New Roman"/>
      <w:sz w:val="24"/>
      <w:szCs w:val="24"/>
      <w:lang w:eastAsia="en-US"/>
    </w:rPr>
  </w:style>
  <w:style w:type="character" w:styleId="Refdenotaalpie">
    <w:name w:val="footnote reference"/>
    <w:uiPriority w:val="99"/>
    <w:semiHidden/>
    <w:unhideWhenUsed/>
    <w:rsid w:val="009E7237"/>
    <w:rPr>
      <w:vertAlign w:val="superscript"/>
    </w:rPr>
  </w:style>
  <w:style w:type="character" w:styleId="Refdecomentario">
    <w:name w:val="annotation reference"/>
    <w:uiPriority w:val="99"/>
    <w:semiHidden/>
    <w:unhideWhenUsed/>
    <w:rsid w:val="000D7C9B"/>
    <w:rPr>
      <w:sz w:val="18"/>
      <w:szCs w:val="18"/>
    </w:rPr>
  </w:style>
  <w:style w:type="paragraph" w:styleId="Textocomentario">
    <w:name w:val="annotation text"/>
    <w:basedOn w:val="Normal"/>
    <w:link w:val="TextocomentarioCar"/>
    <w:uiPriority w:val="99"/>
    <w:semiHidden/>
    <w:unhideWhenUsed/>
    <w:rsid w:val="000D7C9B"/>
  </w:style>
  <w:style w:type="character" w:customStyle="1" w:styleId="TextocomentarioCar">
    <w:name w:val="Texto comentario Car"/>
    <w:link w:val="Textocomentario"/>
    <w:uiPriority w:val="99"/>
    <w:semiHidden/>
    <w:rsid w:val="000D7C9B"/>
    <w:rPr>
      <w:rFonts w:ascii="Times New Roman" w:hAnsi="Times New Roman"/>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0D7C9B"/>
    <w:rPr>
      <w:b/>
      <w:bCs/>
      <w:sz w:val="20"/>
      <w:szCs w:val="20"/>
    </w:rPr>
  </w:style>
  <w:style w:type="character" w:customStyle="1" w:styleId="AsuntodelcomentarioCar">
    <w:name w:val="Asunto del comentario Car"/>
    <w:link w:val="Asuntodelcomentario"/>
    <w:uiPriority w:val="99"/>
    <w:semiHidden/>
    <w:rsid w:val="000D7C9B"/>
    <w:rPr>
      <w:rFonts w:ascii="Times New Roman" w:hAnsi="Times New Roman"/>
      <w:b/>
      <w:bCs/>
      <w:sz w:val="24"/>
      <w:szCs w:val="24"/>
      <w:lang w:eastAsia="en-US"/>
    </w:rPr>
  </w:style>
  <w:style w:type="paragraph" w:styleId="Textodeglobo">
    <w:name w:val="Balloon Text"/>
    <w:basedOn w:val="Normal"/>
    <w:link w:val="TextodegloboCar"/>
    <w:uiPriority w:val="99"/>
    <w:semiHidden/>
    <w:unhideWhenUsed/>
    <w:rsid w:val="000D7C9B"/>
    <w:rPr>
      <w:rFonts w:ascii="Lucida Grande" w:hAnsi="Lucida Grande"/>
      <w:sz w:val="18"/>
      <w:szCs w:val="18"/>
    </w:rPr>
  </w:style>
  <w:style w:type="character" w:customStyle="1" w:styleId="TextodegloboCar">
    <w:name w:val="Texto de globo Car"/>
    <w:link w:val="Textodeglobo"/>
    <w:uiPriority w:val="99"/>
    <w:semiHidden/>
    <w:rsid w:val="000D7C9B"/>
    <w:rPr>
      <w:rFonts w:ascii="Lucida Grande" w:hAnsi="Lucida Grande"/>
      <w:sz w:val="18"/>
      <w:szCs w:val="18"/>
      <w:lang w:eastAsia="en-US"/>
    </w:rPr>
  </w:style>
  <w:style w:type="paragraph" w:styleId="Textoindependiente">
    <w:name w:val="Body Text"/>
    <w:basedOn w:val="Normal"/>
    <w:link w:val="TextoindependienteCar"/>
    <w:uiPriority w:val="99"/>
    <w:semiHidden/>
    <w:unhideWhenUsed/>
    <w:rsid w:val="00984CEA"/>
    <w:pPr>
      <w:spacing w:after="120"/>
    </w:pPr>
  </w:style>
  <w:style w:type="character" w:customStyle="1" w:styleId="TextoindependienteCar">
    <w:name w:val="Texto independiente Car"/>
    <w:link w:val="Textoindependiente"/>
    <w:rsid w:val="00984CEA"/>
    <w:rPr>
      <w:rFonts w:ascii="Times New Roman" w:hAnsi="Times New Roman"/>
      <w:sz w:val="24"/>
      <w:szCs w:val="24"/>
      <w:lang w:eastAsia="en-US"/>
    </w:rPr>
  </w:style>
  <w:style w:type="character" w:styleId="Textoennegrita">
    <w:name w:val="Strong"/>
    <w:uiPriority w:val="22"/>
    <w:qFormat/>
    <w:rsid w:val="00984CEA"/>
    <w:rPr>
      <w:b/>
      <w:bCs/>
    </w:rPr>
  </w:style>
  <w:style w:type="character" w:styleId="nfasis">
    <w:name w:val="Emphasis"/>
    <w:uiPriority w:val="20"/>
    <w:qFormat/>
    <w:rsid w:val="0014466D"/>
    <w:rPr>
      <w:i/>
      <w:iCs/>
    </w:rPr>
  </w:style>
  <w:style w:type="paragraph" w:styleId="Ttulo">
    <w:name w:val="Title"/>
    <w:next w:val="Normal"/>
    <w:link w:val="TtuloCar"/>
    <w:uiPriority w:val="10"/>
    <w:qFormat/>
    <w:rsid w:val="00847092"/>
    <w:pPr>
      <w:tabs>
        <w:tab w:val="left" w:pos="567"/>
      </w:tabs>
      <w:spacing w:after="120"/>
      <w:jc w:val="center"/>
    </w:pPr>
    <w:rPr>
      <w:rFonts w:ascii="Times New Roman" w:hAnsi="Times New Roman" w:cs="Trebuchet MS"/>
      <w:b/>
      <w:sz w:val="32"/>
      <w:szCs w:val="24"/>
      <w:lang w:val="es-ES_tradnl" w:eastAsia="en-US"/>
    </w:rPr>
  </w:style>
  <w:style w:type="character" w:customStyle="1" w:styleId="TtuloCar">
    <w:name w:val="Título Car"/>
    <w:link w:val="Ttulo"/>
    <w:uiPriority w:val="10"/>
    <w:rsid w:val="00847092"/>
    <w:rPr>
      <w:rFonts w:ascii="Times New Roman" w:hAnsi="Times New Roman" w:cs="Trebuchet MS"/>
      <w:b/>
      <w:sz w:val="32"/>
      <w:szCs w:val="24"/>
      <w:lang w:val="es-ES_tradnl" w:eastAsia="en-US" w:bidi="ar-SA"/>
    </w:rPr>
  </w:style>
  <w:style w:type="paragraph" w:customStyle="1" w:styleId="Resumen">
    <w:name w:val="Resumen"/>
    <w:link w:val="ResumenChar"/>
    <w:qFormat/>
    <w:rsid w:val="0051457B"/>
    <w:pPr>
      <w:widowControl w:val="0"/>
      <w:tabs>
        <w:tab w:val="left" w:pos="567"/>
      </w:tabs>
      <w:autoSpaceDE w:val="0"/>
      <w:autoSpaceDN w:val="0"/>
      <w:adjustRightInd w:val="0"/>
      <w:spacing w:after="120"/>
      <w:ind w:left="567" w:right="567"/>
      <w:jc w:val="both"/>
    </w:pPr>
    <w:rPr>
      <w:rFonts w:ascii="Times New Roman" w:hAnsi="Times New Roman" w:cs="Trebuchet MS"/>
      <w:sz w:val="24"/>
      <w:szCs w:val="24"/>
      <w:lang w:val="es-ES_tradnl" w:eastAsia="es-ES_tradnl"/>
    </w:rPr>
  </w:style>
  <w:style w:type="paragraph" w:customStyle="1" w:styleId="Texto">
    <w:name w:val="Texto"/>
    <w:link w:val="TextoChar"/>
    <w:autoRedefine/>
    <w:qFormat/>
    <w:rsid w:val="0085743E"/>
    <w:pPr>
      <w:widowControl w:val="0"/>
      <w:autoSpaceDE w:val="0"/>
      <w:autoSpaceDN w:val="0"/>
      <w:adjustRightInd w:val="0"/>
      <w:ind w:firstLine="709"/>
      <w:jc w:val="both"/>
    </w:pPr>
    <w:rPr>
      <w:rFonts w:ascii="Times New Roman" w:hAnsi="Times New Roman" w:cs="Trebuchet MS"/>
      <w:sz w:val="24"/>
      <w:szCs w:val="24"/>
      <w:lang w:val="es-ES_tradnl" w:eastAsia="es-ES_tradnl"/>
    </w:rPr>
  </w:style>
  <w:style w:type="character" w:customStyle="1" w:styleId="ResumenChar">
    <w:name w:val="Resumen Char"/>
    <w:link w:val="Resumen"/>
    <w:rsid w:val="0051457B"/>
    <w:rPr>
      <w:rFonts w:ascii="Times New Roman" w:hAnsi="Times New Roman" w:cs="Trebuchet MS"/>
      <w:sz w:val="24"/>
      <w:szCs w:val="24"/>
      <w:lang w:val="es-ES_tradnl" w:eastAsia="es-ES_tradnl" w:bidi="ar-SA"/>
    </w:rPr>
  </w:style>
  <w:style w:type="character" w:customStyle="1" w:styleId="TextoChar">
    <w:name w:val="Texto Char"/>
    <w:link w:val="Texto"/>
    <w:rsid w:val="0085743E"/>
    <w:rPr>
      <w:rFonts w:ascii="Times New Roman" w:hAnsi="Times New Roman" w:cs="Trebuchet MS"/>
      <w:sz w:val="24"/>
      <w:szCs w:val="24"/>
      <w:lang w:val="es-ES_tradnl" w:eastAsia="es-ES_tradnl"/>
    </w:rPr>
  </w:style>
  <w:style w:type="paragraph" w:customStyle="1" w:styleId="Rodape">
    <w:name w:val="Rodape"/>
    <w:link w:val="RodapeChar"/>
    <w:qFormat/>
    <w:rsid w:val="0083617C"/>
    <w:pPr>
      <w:jc w:val="right"/>
    </w:pPr>
    <w:rPr>
      <w:rFonts w:ascii="Times New Roman" w:hAnsi="Times New Roman"/>
      <w:i/>
      <w:sz w:val="22"/>
      <w:szCs w:val="24"/>
      <w:lang w:val="es-ES_tradnl" w:eastAsia="en-US"/>
    </w:rPr>
  </w:style>
  <w:style w:type="character" w:customStyle="1" w:styleId="EncabezadoCar">
    <w:name w:val="Encabezado Car"/>
    <w:link w:val="Encabezado"/>
    <w:rsid w:val="004F5306"/>
    <w:rPr>
      <w:rFonts w:ascii="Times New Roman" w:hAnsi="Times New Roman" w:cs="Times New Roman"/>
      <w:i/>
      <w:sz w:val="22"/>
      <w:szCs w:val="24"/>
      <w:lang w:val="es-ES_tradnl" w:eastAsia="en-US"/>
    </w:rPr>
  </w:style>
  <w:style w:type="paragraph" w:customStyle="1" w:styleId="PiedePgina0">
    <w:name w:val="Pie de Página"/>
    <w:link w:val="PiedePginaChar"/>
    <w:qFormat/>
    <w:rsid w:val="00703C7E"/>
    <w:rPr>
      <w:rFonts w:ascii="Times New Roman" w:hAnsi="Times New Roman"/>
      <w:sz w:val="22"/>
      <w:szCs w:val="24"/>
      <w:lang w:val="es-ES_tradnl" w:eastAsia="en-US"/>
    </w:rPr>
  </w:style>
  <w:style w:type="character" w:customStyle="1" w:styleId="RodapeChar">
    <w:name w:val="Rodape Char"/>
    <w:link w:val="Rodape"/>
    <w:rsid w:val="0083617C"/>
    <w:rPr>
      <w:rFonts w:ascii="Times New Roman" w:hAnsi="Times New Roman"/>
      <w:i/>
      <w:sz w:val="22"/>
      <w:szCs w:val="24"/>
      <w:lang w:val="es-ES_tradnl" w:eastAsia="en-US" w:bidi="ar-SA"/>
    </w:rPr>
  </w:style>
  <w:style w:type="paragraph" w:customStyle="1" w:styleId="Figura">
    <w:name w:val="Figura"/>
    <w:link w:val="FiguraChar"/>
    <w:qFormat/>
    <w:rsid w:val="00045A6C"/>
    <w:pPr>
      <w:tabs>
        <w:tab w:val="left" w:pos="992"/>
      </w:tabs>
      <w:spacing w:after="120"/>
    </w:pPr>
    <w:rPr>
      <w:rFonts w:ascii="Times New Roman" w:hAnsi="Times New Roman"/>
      <w:sz w:val="22"/>
      <w:szCs w:val="24"/>
      <w:lang w:val="pt-BR" w:eastAsia="en-US"/>
    </w:rPr>
  </w:style>
  <w:style w:type="character" w:customStyle="1" w:styleId="PiedePginaChar">
    <w:name w:val="Pie de Página Char"/>
    <w:link w:val="PiedePgina0"/>
    <w:rsid w:val="00703C7E"/>
    <w:rPr>
      <w:rFonts w:ascii="Times New Roman" w:hAnsi="Times New Roman"/>
      <w:sz w:val="22"/>
      <w:szCs w:val="24"/>
      <w:lang w:val="es-ES_tradnl" w:eastAsia="en-US" w:bidi="ar-SA"/>
    </w:rPr>
  </w:style>
  <w:style w:type="paragraph" w:customStyle="1" w:styleId="Tabela">
    <w:name w:val="Tabela"/>
    <w:link w:val="TabelaChar"/>
    <w:qFormat/>
    <w:rsid w:val="00D078A1"/>
    <w:pPr>
      <w:snapToGrid w:val="0"/>
      <w:spacing w:after="120"/>
      <w:ind w:right="335"/>
    </w:pPr>
    <w:rPr>
      <w:rFonts w:ascii="Times New Roman" w:hAnsi="Times New Roman"/>
      <w:i/>
      <w:sz w:val="22"/>
      <w:szCs w:val="18"/>
      <w:lang w:val="pt-BR" w:eastAsia="en-US"/>
    </w:rPr>
  </w:style>
  <w:style w:type="character" w:customStyle="1" w:styleId="FiguraChar">
    <w:name w:val="Figura Char"/>
    <w:link w:val="Figura"/>
    <w:rsid w:val="00045A6C"/>
    <w:rPr>
      <w:rFonts w:ascii="Times New Roman" w:hAnsi="Times New Roman"/>
      <w:sz w:val="22"/>
      <w:szCs w:val="24"/>
      <w:lang w:val="pt-BR" w:eastAsia="en-US" w:bidi="ar-SA"/>
    </w:rPr>
  </w:style>
  <w:style w:type="paragraph" w:customStyle="1" w:styleId="ResumenTtulo">
    <w:name w:val="Resumen Título"/>
    <w:link w:val="ResumenTtuloChar"/>
    <w:qFormat/>
    <w:rsid w:val="006930B8"/>
    <w:pPr>
      <w:widowControl w:val="0"/>
      <w:tabs>
        <w:tab w:val="left" w:pos="567"/>
      </w:tabs>
      <w:autoSpaceDE w:val="0"/>
      <w:autoSpaceDN w:val="0"/>
      <w:adjustRightInd w:val="0"/>
      <w:spacing w:after="120"/>
      <w:ind w:left="567" w:right="571"/>
      <w:jc w:val="center"/>
    </w:pPr>
    <w:rPr>
      <w:rFonts w:ascii="Times New Roman" w:hAnsi="Times New Roman" w:cs="Trebuchet MS"/>
      <w:b/>
      <w:sz w:val="24"/>
      <w:szCs w:val="24"/>
      <w:lang w:val="pt-BR" w:eastAsia="es-ES_tradnl"/>
    </w:rPr>
  </w:style>
  <w:style w:type="character" w:customStyle="1" w:styleId="TabelaChar">
    <w:name w:val="Tabela Char"/>
    <w:link w:val="Tabela"/>
    <w:rsid w:val="00D078A1"/>
    <w:rPr>
      <w:rFonts w:ascii="Times New Roman" w:hAnsi="Times New Roman"/>
      <w:i/>
      <w:sz w:val="22"/>
      <w:szCs w:val="18"/>
      <w:lang w:val="pt-BR" w:eastAsia="en-US" w:bidi="ar-SA"/>
    </w:rPr>
  </w:style>
  <w:style w:type="paragraph" w:customStyle="1" w:styleId="Listados">
    <w:name w:val="Listados"/>
    <w:basedOn w:val="GradeMdia1-nfase21"/>
    <w:link w:val="ListagemChar"/>
    <w:autoRedefine/>
    <w:qFormat/>
    <w:rsid w:val="00090DFB"/>
    <w:pPr>
      <w:widowControl w:val="0"/>
      <w:autoSpaceDE w:val="0"/>
      <w:autoSpaceDN w:val="0"/>
      <w:adjustRightInd w:val="0"/>
      <w:spacing w:before="120" w:after="120" w:line="276" w:lineRule="auto"/>
      <w:ind w:left="567" w:right="567"/>
    </w:pPr>
    <w:rPr>
      <w:rFonts w:cs="Trebuchet MS"/>
      <w:lang w:val="pt-BR" w:eastAsia="es-ES_tradnl"/>
    </w:rPr>
  </w:style>
  <w:style w:type="character" w:customStyle="1" w:styleId="ResumenTtuloChar">
    <w:name w:val="Resumen Título Char"/>
    <w:link w:val="ResumenTtulo"/>
    <w:rsid w:val="006930B8"/>
    <w:rPr>
      <w:rFonts w:ascii="Times New Roman" w:hAnsi="Times New Roman" w:cs="Trebuchet MS"/>
      <w:b/>
      <w:sz w:val="24"/>
      <w:szCs w:val="24"/>
      <w:lang w:val="pt-BR" w:eastAsia="es-ES_tradnl" w:bidi="ar-SA"/>
    </w:rPr>
  </w:style>
  <w:style w:type="paragraph" w:customStyle="1" w:styleId="palabrasclave">
    <w:name w:val="palabras clave"/>
    <w:basedOn w:val="Resumen"/>
    <w:link w:val="palabrasclaveChar"/>
    <w:qFormat/>
    <w:rsid w:val="001C3D64"/>
    <w:rPr>
      <w:lang w:val="pt-BR"/>
    </w:rPr>
  </w:style>
  <w:style w:type="character" w:customStyle="1" w:styleId="Cuadrculamedia1-nfasis2Car">
    <w:name w:val="Cuadrícula media 1 - Énfasis 2 Car"/>
    <w:link w:val="GradeMdia1-nfase21"/>
    <w:uiPriority w:val="34"/>
    <w:rsid w:val="001C3D64"/>
    <w:rPr>
      <w:rFonts w:ascii="Times New Roman" w:hAnsi="Times New Roman"/>
      <w:sz w:val="24"/>
      <w:szCs w:val="24"/>
      <w:lang w:val="es-ES_tradnl" w:eastAsia="en-US"/>
    </w:rPr>
  </w:style>
  <w:style w:type="character" w:customStyle="1" w:styleId="ListagemChar">
    <w:name w:val="Listagem Char"/>
    <w:link w:val="Listados"/>
    <w:rsid w:val="00090DFB"/>
    <w:rPr>
      <w:rFonts w:ascii="Times New Roman" w:hAnsi="Times New Roman" w:cs="Trebuchet MS"/>
      <w:sz w:val="24"/>
      <w:szCs w:val="24"/>
      <w:lang w:val="pt-BR" w:eastAsia="es-ES_tradnl"/>
    </w:rPr>
  </w:style>
  <w:style w:type="character" w:customStyle="1" w:styleId="Ttulo2Car">
    <w:name w:val="Título 2 Car"/>
    <w:link w:val="Ttulo2"/>
    <w:uiPriority w:val="9"/>
    <w:rsid w:val="00E92EDD"/>
    <w:rPr>
      <w:rFonts w:ascii="Times New Roman" w:eastAsia="Times New Roman" w:hAnsi="Times New Roman"/>
      <w:b/>
      <w:bCs/>
      <w:iCs/>
      <w:sz w:val="24"/>
      <w:szCs w:val="28"/>
      <w:lang w:eastAsia="en-US"/>
    </w:rPr>
  </w:style>
  <w:style w:type="character" w:customStyle="1" w:styleId="palabrasclaveChar">
    <w:name w:val="palabras clave Char"/>
    <w:link w:val="palabrasclave"/>
    <w:rsid w:val="001C3D64"/>
    <w:rPr>
      <w:rFonts w:ascii="Times New Roman" w:hAnsi="Times New Roman" w:cs="Trebuchet MS"/>
      <w:sz w:val="24"/>
      <w:szCs w:val="24"/>
      <w:lang w:val="es-ES_tradnl" w:eastAsia="es-ES_tradnl" w:bidi="ar-SA"/>
    </w:rPr>
  </w:style>
  <w:style w:type="character" w:customStyle="1" w:styleId="Ttulo3Car">
    <w:name w:val="Título 3 Car"/>
    <w:link w:val="Ttulo3"/>
    <w:uiPriority w:val="9"/>
    <w:rsid w:val="008318CD"/>
    <w:rPr>
      <w:rFonts w:ascii="Times New Roman" w:eastAsia="Times New Roman" w:hAnsi="Times New Roman"/>
      <w:b/>
      <w:bCs/>
      <w:sz w:val="24"/>
      <w:szCs w:val="26"/>
      <w:lang w:val="es-ES_tradnl" w:eastAsia="en-US"/>
    </w:rPr>
  </w:style>
  <w:style w:type="paragraph" w:customStyle="1" w:styleId="autores">
    <w:name w:val="autores"/>
    <w:basedOn w:val="Normal"/>
    <w:link w:val="autoresChar"/>
    <w:qFormat/>
    <w:rsid w:val="00EC04A8"/>
    <w:rPr>
      <w:lang w:val="pt-BR" w:eastAsia="es-ES_tradnl"/>
    </w:rPr>
  </w:style>
  <w:style w:type="paragraph" w:customStyle="1" w:styleId="Legendatitulo">
    <w:name w:val="Legenda titulo"/>
    <w:basedOn w:val="TabeladeGrade21"/>
    <w:link w:val="LegendatituloChar"/>
    <w:autoRedefine/>
    <w:qFormat/>
    <w:rsid w:val="00433673"/>
    <w:pPr>
      <w:snapToGrid w:val="0"/>
      <w:ind w:right="335"/>
      <w:jc w:val="center"/>
    </w:pPr>
    <w:rPr>
      <w:i/>
      <w:sz w:val="20"/>
      <w:szCs w:val="20"/>
    </w:rPr>
  </w:style>
  <w:style w:type="character" w:customStyle="1" w:styleId="autoresChar">
    <w:name w:val="autores Char"/>
    <w:link w:val="autores"/>
    <w:rsid w:val="00EC04A8"/>
    <w:rPr>
      <w:rFonts w:ascii="Times New Roman" w:hAnsi="Times New Roman"/>
      <w:sz w:val="24"/>
      <w:szCs w:val="24"/>
      <w:lang w:eastAsia="es-ES_tradnl"/>
    </w:rPr>
  </w:style>
  <w:style w:type="character" w:customStyle="1" w:styleId="Ttulo4Car">
    <w:name w:val="Título 4 Car"/>
    <w:link w:val="Ttulo4"/>
    <w:uiPriority w:val="9"/>
    <w:rsid w:val="008144A7"/>
    <w:rPr>
      <w:rFonts w:ascii="Calibri" w:eastAsia="Times New Roman" w:hAnsi="Calibri" w:cs="Times New Roman"/>
      <w:b/>
      <w:bCs/>
      <w:sz w:val="28"/>
      <w:szCs w:val="28"/>
      <w:lang w:val="es-ES_tradnl" w:eastAsia="en-US"/>
    </w:rPr>
  </w:style>
  <w:style w:type="character" w:customStyle="1" w:styleId="LegendatituloChar">
    <w:name w:val="Legenda titulo Char"/>
    <w:link w:val="Legendatitulo"/>
    <w:rsid w:val="00433673"/>
    <w:rPr>
      <w:rFonts w:ascii="Times New Roman" w:hAnsi="Times New Roman"/>
      <w:i/>
      <w:lang w:val="es-ES_tradnl" w:eastAsia="en-US"/>
    </w:rPr>
  </w:style>
  <w:style w:type="paragraph" w:customStyle="1" w:styleId="TabeladeGrade21">
    <w:name w:val="Tabela de Grade 21"/>
    <w:basedOn w:val="Normal"/>
    <w:next w:val="Normal"/>
    <w:uiPriority w:val="70"/>
    <w:rsid w:val="00467062"/>
  </w:style>
  <w:style w:type="paragraph" w:customStyle="1" w:styleId="bibliografia">
    <w:name w:val="bibliografia"/>
    <w:basedOn w:val="Normal"/>
    <w:link w:val="bibliografiaChar"/>
    <w:autoRedefine/>
    <w:qFormat/>
    <w:rsid w:val="008144A7"/>
    <w:pPr>
      <w:widowControl w:val="0"/>
      <w:tabs>
        <w:tab w:val="left" w:pos="426"/>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pPr>
    <w:rPr>
      <w:color w:val="000000"/>
      <w:sz w:val="22"/>
      <w:lang w:val="pt-BR" w:eastAsia="es-ES_tradnl"/>
    </w:rPr>
  </w:style>
  <w:style w:type="character" w:styleId="Hipervnculovisitado">
    <w:name w:val="FollowedHyperlink"/>
    <w:uiPriority w:val="99"/>
    <w:semiHidden/>
    <w:unhideWhenUsed/>
    <w:rsid w:val="007A1B93"/>
    <w:rPr>
      <w:color w:val="800080"/>
      <w:u w:val="single"/>
    </w:rPr>
  </w:style>
  <w:style w:type="character" w:customStyle="1" w:styleId="bibliografiaChar">
    <w:name w:val="bibliografia Char"/>
    <w:link w:val="bibliografia"/>
    <w:rsid w:val="008144A7"/>
    <w:rPr>
      <w:rFonts w:ascii="Times New Roman" w:hAnsi="Times New Roman"/>
      <w:color w:val="000000"/>
      <w:sz w:val="22"/>
      <w:szCs w:val="24"/>
      <w:lang w:eastAsia="es-ES_tradnl"/>
    </w:rPr>
  </w:style>
  <w:style w:type="paragraph" w:styleId="NormalWeb">
    <w:name w:val="Normal (Web)"/>
    <w:basedOn w:val="Normal"/>
    <w:uiPriority w:val="99"/>
    <w:unhideWhenUsed/>
    <w:rsid w:val="00F32FAD"/>
    <w:pPr>
      <w:spacing w:before="100" w:beforeAutospacing="1" w:after="100" w:afterAutospacing="1"/>
    </w:pPr>
    <w:rPr>
      <w:rFonts w:eastAsia="Times New Roman"/>
      <w:lang w:val="es-CO" w:eastAsia="es-CO"/>
    </w:rPr>
  </w:style>
  <w:style w:type="character" w:customStyle="1" w:styleId="Ttulo1Car">
    <w:name w:val="Título 1 Car"/>
    <w:link w:val="Ttulo1"/>
    <w:uiPriority w:val="9"/>
    <w:rsid w:val="007A5BCA"/>
    <w:rPr>
      <w:rFonts w:ascii="Calibri Light" w:eastAsia="Times New Roman" w:hAnsi="Calibri Light" w:cs="Times New Roman"/>
      <w:b/>
      <w:bCs/>
      <w:kern w:val="32"/>
      <w:sz w:val="32"/>
      <w:szCs w:val="32"/>
      <w:lang w:val="es-ES_tradnl" w:eastAsia="en-US"/>
    </w:rPr>
  </w:style>
  <w:style w:type="character" w:customStyle="1" w:styleId="tlid-translation">
    <w:name w:val="tlid-translation"/>
    <w:rsid w:val="00CB3D7C"/>
  </w:style>
  <w:style w:type="paragraph" w:styleId="Sinespaciado">
    <w:name w:val="No Spacing"/>
    <w:uiPriority w:val="1"/>
    <w:qFormat/>
    <w:rsid w:val="00D80D70"/>
    <w:rPr>
      <w:rFonts w:ascii="Times New Roman" w:hAnsi="Times New Roman"/>
      <w:sz w:val="24"/>
      <w:szCs w:val="24"/>
      <w:lang w:val="es-ES_tradnl" w:eastAsia="en-US"/>
    </w:rPr>
  </w:style>
  <w:style w:type="paragraph" w:styleId="Prrafodelista">
    <w:name w:val="List Paragraph"/>
    <w:basedOn w:val="Normal"/>
    <w:uiPriority w:val="34"/>
    <w:qFormat/>
    <w:rsid w:val="00C5413A"/>
    <w:pPr>
      <w:spacing w:after="160" w:line="259" w:lineRule="auto"/>
      <w:ind w:left="720"/>
      <w:contextualSpacing/>
    </w:pPr>
    <w:rPr>
      <w:rFonts w:asciiTheme="minorHAnsi" w:eastAsiaTheme="minorHAnsi" w:hAnsiTheme="minorHAnsi" w:cstheme="minorBidi"/>
      <w:sz w:val="22"/>
      <w:szCs w:val="22"/>
      <w:lang w:val="es-CO"/>
    </w:rPr>
  </w:style>
  <w:style w:type="table" w:styleId="Tablaconcuadrcula">
    <w:name w:val="Table Grid"/>
    <w:basedOn w:val="Tablanormal"/>
    <w:uiPriority w:val="39"/>
    <w:rsid w:val="00C5413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965AB5"/>
    <w:pPr>
      <w:spacing w:after="200"/>
    </w:pPr>
    <w:rPr>
      <w:i/>
      <w:iCs/>
      <w:color w:val="44546A" w:themeColor="text2"/>
      <w:sz w:val="18"/>
      <w:szCs w:val="18"/>
    </w:rPr>
  </w:style>
  <w:style w:type="paragraph" w:styleId="HTMLconformatoprevio">
    <w:name w:val="HTML Preformatted"/>
    <w:basedOn w:val="Normal"/>
    <w:link w:val="HTMLconformatoprevioCar"/>
    <w:uiPriority w:val="99"/>
    <w:semiHidden/>
    <w:unhideWhenUsed/>
    <w:rsid w:val="003156E6"/>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3156E6"/>
    <w:rPr>
      <w:rFonts w:ascii="Consolas" w:hAnsi="Consolas"/>
      <w:lang w:val="es-ES_trad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63518">
      <w:bodyDiv w:val="1"/>
      <w:marLeft w:val="0"/>
      <w:marRight w:val="0"/>
      <w:marTop w:val="0"/>
      <w:marBottom w:val="0"/>
      <w:divBdr>
        <w:top w:val="none" w:sz="0" w:space="0" w:color="auto"/>
        <w:left w:val="none" w:sz="0" w:space="0" w:color="auto"/>
        <w:bottom w:val="none" w:sz="0" w:space="0" w:color="auto"/>
        <w:right w:val="none" w:sz="0" w:space="0" w:color="auto"/>
      </w:divBdr>
    </w:div>
    <w:div w:id="246622550">
      <w:bodyDiv w:val="1"/>
      <w:marLeft w:val="0"/>
      <w:marRight w:val="0"/>
      <w:marTop w:val="0"/>
      <w:marBottom w:val="0"/>
      <w:divBdr>
        <w:top w:val="none" w:sz="0" w:space="0" w:color="auto"/>
        <w:left w:val="none" w:sz="0" w:space="0" w:color="auto"/>
        <w:bottom w:val="none" w:sz="0" w:space="0" w:color="auto"/>
        <w:right w:val="none" w:sz="0" w:space="0" w:color="auto"/>
      </w:divBdr>
    </w:div>
    <w:div w:id="252011793">
      <w:bodyDiv w:val="1"/>
      <w:marLeft w:val="0"/>
      <w:marRight w:val="0"/>
      <w:marTop w:val="0"/>
      <w:marBottom w:val="0"/>
      <w:divBdr>
        <w:top w:val="none" w:sz="0" w:space="0" w:color="auto"/>
        <w:left w:val="none" w:sz="0" w:space="0" w:color="auto"/>
        <w:bottom w:val="none" w:sz="0" w:space="0" w:color="auto"/>
        <w:right w:val="none" w:sz="0" w:space="0" w:color="auto"/>
      </w:divBdr>
    </w:div>
    <w:div w:id="336618095">
      <w:bodyDiv w:val="1"/>
      <w:marLeft w:val="0"/>
      <w:marRight w:val="0"/>
      <w:marTop w:val="0"/>
      <w:marBottom w:val="0"/>
      <w:divBdr>
        <w:top w:val="none" w:sz="0" w:space="0" w:color="auto"/>
        <w:left w:val="none" w:sz="0" w:space="0" w:color="auto"/>
        <w:bottom w:val="none" w:sz="0" w:space="0" w:color="auto"/>
        <w:right w:val="none" w:sz="0" w:space="0" w:color="auto"/>
      </w:divBdr>
    </w:div>
    <w:div w:id="666131804">
      <w:bodyDiv w:val="1"/>
      <w:marLeft w:val="0"/>
      <w:marRight w:val="0"/>
      <w:marTop w:val="0"/>
      <w:marBottom w:val="0"/>
      <w:divBdr>
        <w:top w:val="none" w:sz="0" w:space="0" w:color="auto"/>
        <w:left w:val="none" w:sz="0" w:space="0" w:color="auto"/>
        <w:bottom w:val="none" w:sz="0" w:space="0" w:color="auto"/>
        <w:right w:val="none" w:sz="0" w:space="0" w:color="auto"/>
      </w:divBdr>
    </w:div>
    <w:div w:id="936016935">
      <w:bodyDiv w:val="1"/>
      <w:marLeft w:val="0"/>
      <w:marRight w:val="0"/>
      <w:marTop w:val="0"/>
      <w:marBottom w:val="0"/>
      <w:divBdr>
        <w:top w:val="none" w:sz="0" w:space="0" w:color="auto"/>
        <w:left w:val="none" w:sz="0" w:space="0" w:color="auto"/>
        <w:bottom w:val="none" w:sz="0" w:space="0" w:color="auto"/>
        <w:right w:val="none" w:sz="0" w:space="0" w:color="auto"/>
      </w:divBdr>
    </w:div>
    <w:div w:id="1054309991">
      <w:bodyDiv w:val="1"/>
      <w:marLeft w:val="0"/>
      <w:marRight w:val="0"/>
      <w:marTop w:val="0"/>
      <w:marBottom w:val="0"/>
      <w:divBdr>
        <w:top w:val="none" w:sz="0" w:space="0" w:color="auto"/>
        <w:left w:val="none" w:sz="0" w:space="0" w:color="auto"/>
        <w:bottom w:val="none" w:sz="0" w:space="0" w:color="auto"/>
        <w:right w:val="none" w:sz="0" w:space="0" w:color="auto"/>
      </w:divBdr>
    </w:div>
    <w:div w:id="10945477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omar2j_@udenar.edu.c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hilbla@udenar.edu."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ED22A-5E0D-4987-BFB0-E42E7A910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6</TotalTime>
  <Pages>6</Pages>
  <Words>2824</Words>
  <Characters>15536</Characters>
  <Application>Microsoft Office Word</Application>
  <DocSecurity>0</DocSecurity>
  <Lines>129</Lines>
  <Paragraphs>36</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8324</CharactersWithSpaces>
  <SharedDoc>false</SharedDoc>
  <HLinks>
    <vt:vector size="24" baseType="variant">
      <vt:variant>
        <vt:i4>4128809</vt:i4>
      </vt:variant>
      <vt:variant>
        <vt:i4>9</vt:i4>
      </vt:variant>
      <vt:variant>
        <vt:i4>0</vt:i4>
      </vt:variant>
      <vt:variant>
        <vt:i4>5</vt:i4>
      </vt:variant>
      <vt:variant>
        <vt:lpwstr>http://www.ebookstore.tanf.co.uk/html/index.asp</vt:lpwstr>
      </vt:variant>
      <vt:variant>
        <vt:lpwstr/>
      </vt:variant>
      <vt:variant>
        <vt:i4>4063287</vt:i4>
      </vt:variant>
      <vt:variant>
        <vt:i4>6</vt:i4>
      </vt:variant>
      <vt:variant>
        <vt:i4>0</vt:i4>
      </vt:variant>
      <vt:variant>
        <vt:i4>5</vt:i4>
      </vt:variant>
      <vt:variant>
        <vt:lpwstr>http://www.onlineoriginals.com/showitem.asp?itemID=135</vt:lpwstr>
      </vt:variant>
      <vt:variant>
        <vt:lpwstr/>
      </vt:variant>
      <vt:variant>
        <vt:i4>1179754</vt:i4>
      </vt:variant>
      <vt:variant>
        <vt:i4>3</vt:i4>
      </vt:variant>
      <vt:variant>
        <vt:i4>0</vt:i4>
      </vt:variant>
      <vt:variant>
        <vt:i4>5</vt:i4>
      </vt:variant>
      <vt:variant>
        <vt:lpwstr>mailto:jdp@gmail.</vt:lpwstr>
      </vt:variant>
      <vt:variant>
        <vt:lpwstr/>
      </vt:variant>
      <vt:variant>
        <vt:i4>4390944</vt:i4>
      </vt:variant>
      <vt:variant>
        <vt:i4>0</vt:i4>
      </vt:variant>
      <vt:variant>
        <vt:i4>0</vt:i4>
      </vt:variant>
      <vt:variant>
        <vt:i4>5</vt:i4>
      </vt:variant>
      <vt:variant>
        <vt:lpwstr>mailto:rafaelmendes@udea.edu.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 Ruiz</dc:creator>
  <cp:keywords/>
  <cp:lastModifiedBy>Omar Jacanamejoy</cp:lastModifiedBy>
  <cp:revision>15</cp:revision>
  <cp:lastPrinted>2010-01-28T00:10:00Z</cp:lastPrinted>
  <dcterms:created xsi:type="dcterms:W3CDTF">2019-07-30T03:31:00Z</dcterms:created>
  <dcterms:modified xsi:type="dcterms:W3CDTF">2019-08-08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21f02e-00ec-3b7c-83d8-4a1539eb8a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